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4785F79" w14:textId="1D761706" w:rsidR="001D355D" w:rsidRPr="00786914" w:rsidRDefault="00036CC8" w:rsidP="001D355D">
      <w:pPr>
        <w:rPr>
          <w:rFonts w:ascii="Arial" w:hAnsi="Arial" w:cs="Arial"/>
          <w:lang w:val="en-US"/>
        </w:rPr>
      </w:pPr>
      <w:r>
        <w:rPr>
          <w:rFonts w:ascii="Arial" w:hAnsi="Arial" w:cs="Arial"/>
          <w:b/>
          <w:lang w:val="en-US"/>
        </w:rPr>
        <w:t xml:space="preserve">S5 </w:t>
      </w:r>
      <w:r w:rsidR="001D355D" w:rsidRPr="00786914">
        <w:rPr>
          <w:rFonts w:ascii="Arial" w:hAnsi="Arial" w:cs="Arial"/>
          <w:b/>
          <w:lang w:val="en-US"/>
        </w:rPr>
        <w:t xml:space="preserve">Table </w:t>
      </w:r>
      <w:r>
        <w:rPr>
          <w:rFonts w:ascii="Arial" w:hAnsi="Arial" w:cs="Arial"/>
          <w:b/>
          <w:lang w:val="en-US"/>
        </w:rPr>
        <w:tab/>
      </w:r>
      <w:r w:rsidR="001D355D">
        <w:rPr>
          <w:rFonts w:ascii="Arial" w:hAnsi="Arial" w:cs="Arial"/>
          <w:lang w:val="en-US"/>
        </w:rPr>
        <w:t>A</w:t>
      </w:r>
      <w:r w:rsidR="001D355D" w:rsidRPr="00786914">
        <w:rPr>
          <w:rFonts w:ascii="Arial" w:hAnsi="Arial" w:cs="Arial"/>
          <w:lang w:val="en-US"/>
        </w:rPr>
        <w:t xml:space="preserve">ssessment of the study quality </w:t>
      </w:r>
      <w:r w:rsidR="001D355D">
        <w:rPr>
          <w:rFonts w:ascii="Arial" w:hAnsi="Arial" w:cs="Arial"/>
          <w:lang w:val="en-US"/>
        </w:rPr>
        <w:t>using the Modified Newcastle Ottawa Scale</w:t>
      </w:r>
    </w:p>
    <w:p w14:paraId="0083F1E1" w14:textId="77777777" w:rsidR="001D355D" w:rsidRPr="00786914" w:rsidRDefault="001D355D" w:rsidP="001D355D">
      <w:pPr>
        <w:ind w:left="708" w:hanging="708"/>
        <w:rPr>
          <w:rFonts w:ascii="Arial" w:hAnsi="Arial" w:cs="Arial"/>
          <w:lang w:val="en-US"/>
        </w:rPr>
      </w:pPr>
    </w:p>
    <w:tbl>
      <w:tblPr>
        <w:tblpPr w:leftFromText="141" w:rightFromText="141" w:vertAnchor="page" w:horzAnchor="page" w:tblpX="1063" w:tblpY="2318"/>
        <w:tblW w:w="14425" w:type="dxa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35"/>
        <w:gridCol w:w="1134"/>
        <w:gridCol w:w="1134"/>
        <w:gridCol w:w="1134"/>
        <w:gridCol w:w="1417"/>
        <w:gridCol w:w="1276"/>
        <w:gridCol w:w="1559"/>
        <w:gridCol w:w="1559"/>
        <w:gridCol w:w="1560"/>
        <w:gridCol w:w="1417"/>
      </w:tblGrid>
      <w:tr w:rsidR="005930DF" w:rsidRPr="00786914" w14:paraId="4061998E" w14:textId="77777777" w:rsidTr="005E3DEB">
        <w:trPr>
          <w:trHeight w:val="575"/>
        </w:trPr>
        <w:tc>
          <w:tcPr>
            <w:tcW w:w="2235" w:type="dxa"/>
            <w:tcBorders>
              <w:bottom w:val="nil"/>
            </w:tcBorders>
            <w:shd w:val="clear" w:color="auto" w:fill="auto"/>
            <w:vAlign w:val="bottom"/>
          </w:tcPr>
          <w:p w14:paraId="7B364AFC" w14:textId="77777777" w:rsidR="005930DF" w:rsidRPr="00786914" w:rsidRDefault="005930DF" w:rsidP="005E3DEB">
            <w:pPr>
              <w:tabs>
                <w:tab w:val="left" w:pos="2880"/>
                <w:tab w:val="left" w:pos="765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268" w:type="dxa"/>
            <w:gridSpan w:val="2"/>
            <w:tcBorders>
              <w:bottom w:val="nil"/>
            </w:tcBorders>
            <w:shd w:val="clear" w:color="auto" w:fill="auto"/>
            <w:vAlign w:val="center"/>
          </w:tcPr>
          <w:p w14:paraId="6CE792D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786914">
              <w:rPr>
                <w:rFonts w:ascii="Arial" w:hAnsi="Arial" w:cs="Arial"/>
                <w:b/>
                <w:sz w:val="20"/>
                <w:lang w:val="en-US"/>
              </w:rPr>
              <w:t>Selection</w:t>
            </w:r>
          </w:p>
        </w:tc>
        <w:tc>
          <w:tcPr>
            <w:tcW w:w="5386" w:type="dxa"/>
            <w:gridSpan w:val="4"/>
            <w:tcBorders>
              <w:bottom w:val="nil"/>
            </w:tcBorders>
            <w:shd w:val="clear" w:color="auto" w:fill="auto"/>
            <w:vAlign w:val="center"/>
          </w:tcPr>
          <w:p w14:paraId="0AFA2917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786914">
              <w:rPr>
                <w:rFonts w:ascii="Arial" w:hAnsi="Arial" w:cs="Arial"/>
                <w:b/>
                <w:sz w:val="20"/>
                <w:lang w:val="en-US"/>
              </w:rPr>
              <w:t>Comparability</w:t>
            </w:r>
          </w:p>
        </w:tc>
        <w:tc>
          <w:tcPr>
            <w:tcW w:w="3119" w:type="dxa"/>
            <w:gridSpan w:val="2"/>
            <w:tcBorders>
              <w:bottom w:val="nil"/>
            </w:tcBorders>
            <w:shd w:val="clear" w:color="auto" w:fill="auto"/>
            <w:vAlign w:val="center"/>
          </w:tcPr>
          <w:p w14:paraId="3A07141F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786914">
              <w:rPr>
                <w:rFonts w:ascii="Arial" w:hAnsi="Arial" w:cs="Arial"/>
                <w:b/>
                <w:sz w:val="20"/>
                <w:lang w:val="en-US"/>
              </w:rPr>
              <w:t>Outcome</w:t>
            </w:r>
          </w:p>
        </w:tc>
        <w:tc>
          <w:tcPr>
            <w:tcW w:w="1417" w:type="dxa"/>
            <w:vMerge w:val="restart"/>
            <w:shd w:val="clear" w:color="auto" w:fill="auto"/>
            <w:vAlign w:val="center"/>
          </w:tcPr>
          <w:p w14:paraId="3C9BCF04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b/>
                <w:sz w:val="22"/>
                <w:szCs w:val="22"/>
                <w:lang w:val="en-US"/>
              </w:rPr>
            </w:pPr>
            <w:r w:rsidRPr="00786914">
              <w:rPr>
                <w:rFonts w:ascii="Arial" w:hAnsi="Arial" w:cs="Arial"/>
                <w:b/>
                <w:sz w:val="20"/>
                <w:lang w:val="en-US"/>
              </w:rPr>
              <w:t>Total quality score</w:t>
            </w:r>
          </w:p>
        </w:tc>
      </w:tr>
      <w:tr w:rsidR="005930DF" w:rsidRPr="00786914" w14:paraId="75BC88D6" w14:textId="77777777" w:rsidTr="005E3DEB">
        <w:trPr>
          <w:trHeight w:val="418"/>
        </w:trPr>
        <w:tc>
          <w:tcPr>
            <w:tcW w:w="2235" w:type="dxa"/>
            <w:tcBorders>
              <w:top w:val="nil"/>
              <w:bottom w:val="single" w:sz="4" w:space="0" w:color="auto"/>
            </w:tcBorders>
            <w:shd w:val="clear" w:color="auto" w:fill="auto"/>
            <w:vAlign w:val="bottom"/>
          </w:tcPr>
          <w:p w14:paraId="7B4CB2E6" w14:textId="77777777" w:rsidR="005930DF" w:rsidRPr="00786914" w:rsidRDefault="005930DF" w:rsidP="005E3DEB">
            <w:pPr>
              <w:tabs>
                <w:tab w:val="left" w:pos="2880"/>
                <w:tab w:val="left" w:pos="765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 xml:space="preserve">Reference </w:t>
            </w:r>
          </w:p>
          <w:p w14:paraId="48782B59" w14:textId="77777777" w:rsidR="005930DF" w:rsidRPr="00786914" w:rsidRDefault="005930DF" w:rsidP="005E3DEB">
            <w:pPr>
              <w:tabs>
                <w:tab w:val="left" w:pos="2880"/>
                <w:tab w:val="left" w:pos="765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523D0AB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Selection of the </w:t>
            </w: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cohort</w:t>
            </w:r>
          </w:p>
          <w:p w14:paraId="0A091A1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bottom"/>
          </w:tcPr>
          <w:p w14:paraId="1A39F83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Condition of the </w:t>
            </w: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cohort</w:t>
            </w:r>
          </w:p>
          <w:p w14:paraId="3CF4EB84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AFBF90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Diagnostics of cases and controls</w:t>
            </w:r>
          </w:p>
          <w:p w14:paraId="4F8C4ADE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542106A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Pulpal inflammation confirmation histologically</w:t>
            </w:r>
          </w:p>
          <w:p w14:paraId="1208427B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61EB230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Quality of the controls</w:t>
            </w:r>
          </w:p>
          <w:p w14:paraId="14AC96A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bottom"/>
          </w:tcPr>
          <w:p w14:paraId="3C1CFC02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Ratio of the group size (</w:t>
            </w:r>
            <w:proofErr w:type="spellStart"/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control</w:t>
            </w:r>
            <w:proofErr w:type="gramStart"/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:case</w:t>
            </w:r>
            <w:proofErr w:type="spellEnd"/>
            <w:proofErr w:type="gramEnd"/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)</w:t>
            </w:r>
          </w:p>
          <w:p w14:paraId="3EFCA30E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D08311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Reported blinding to case/control status</w:t>
            </w:r>
          </w:p>
          <w:p w14:paraId="3E512E5B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bottom"/>
          </w:tcPr>
          <w:p w14:paraId="4B6C269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Same tests performed for cases and controls</w:t>
            </w:r>
          </w:p>
          <w:p w14:paraId="0F12087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41DA7B64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</w:tr>
      <w:tr w:rsidR="005930DF" w:rsidRPr="00786914" w14:paraId="5D7430A9" w14:textId="77777777" w:rsidTr="005E3DEB">
        <w:trPr>
          <w:trHeight w:val="272"/>
        </w:trPr>
        <w:tc>
          <w:tcPr>
            <w:tcW w:w="2235" w:type="dxa"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CDA6DF4" w14:textId="77777777" w:rsidR="005930DF" w:rsidRPr="00786914" w:rsidRDefault="005930DF" w:rsidP="005E3DEB">
            <w:pPr>
              <w:tabs>
                <w:tab w:val="left" w:pos="2880"/>
                <w:tab w:val="left" w:pos="765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Bolanos and Seltzer 1981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&lt;EndNote&gt;&lt;Cite&gt;&lt;Author&gt;Bolanos&lt;/Author&gt;&lt;Year&gt;1981&lt;/Year&gt;&lt;RecNum&gt;49&lt;/RecNum&gt;&lt;DisplayText&gt;[82]&lt;/DisplayText&gt;&lt;record&gt;&lt;rec-number&gt;49&lt;/rec-number&gt;&lt;foreign-keys&gt;&lt;key app="EN" db-id="2fvpppd2fwadtsexxwm5zptcaedzxvp9vxz5" timestamp="0"&gt;49&lt;/key&gt;&lt;/foreign-keys&gt;&lt;ref-type name="Journal Article"&gt;17&lt;/ref-type&gt;&lt;contributors&gt;&lt;authors&gt;&lt;author&gt;Bolanos, O. R.&lt;/author&gt;&lt;author&gt;Seltzer, S.&lt;/author&gt;&lt;/authors&gt;&lt;/contributors&gt;&lt;titles&gt;&lt;title&gt;Cyclic AMP and cyclic GMP quantitation in pulp and periapical lesions and their correlation with pain&lt;/title&gt;&lt;secondary-title&gt;J Endod&lt;/secondary-title&gt;&lt;alt-title&gt;Journal of endodontics&lt;/alt-title&gt;&lt;/titles&gt;&lt;periodical&gt;&lt;full-title&gt;Journal of Endodontics&lt;/full-title&gt;&lt;abbr-1&gt;J Endod&lt;/abbr-1&gt;&lt;/periodical&gt;&lt;alt-periodical&gt;&lt;full-title&gt;Journal of Endodontics&lt;/full-title&gt;&lt;abbr-1&gt;J Endod&lt;/abbr-1&gt;&lt;/alt-periodical&gt;&lt;pages&gt;268-71&lt;/pages&gt;&lt;volume&gt;7&lt;/volume&gt;&lt;number&gt;6&lt;/number&gt;&lt;edition&gt;1981/06/01&lt;/edition&gt;&lt;keywords&gt;&lt;keyword&gt;Adolescent&lt;/keyword&gt;&lt;keyword&gt;Adult&lt;/keyword&gt;&lt;keyword&gt;Cyclic AMP/*analysis&lt;/keyword&gt;&lt;keyword&gt;Cyclic GMP/*analysis&lt;/keyword&gt;&lt;keyword&gt;Dental Pulp/*analysis&lt;/keyword&gt;&lt;keyword&gt;Humans&lt;/keyword&gt;&lt;keyword&gt;Middle Aged&lt;/keyword&gt;&lt;keyword&gt;Periapical Diseases/*metabolism&lt;/keyword&gt;&lt;keyword&gt;Pulpitis/metabolism&lt;/keyword&gt;&lt;keyword&gt;Toothache/metabolism&lt;/keyword&gt;&lt;/keywords&gt;&lt;dates&gt;&lt;year&gt;1981&lt;/year&gt;&lt;pub-dates&gt;&lt;date&gt;Jun&lt;/date&gt;&lt;/pub-dates&gt;&lt;/dates&gt;&lt;isbn&gt;0099-2399 (Print)&amp;#xD;0099-2399 (Linking)&lt;/isbn&gt;&lt;accession-num&gt;6265580&lt;/accession-num&gt;&lt;work-type&gt;Research Support, Non-U.S. Gov&amp;apos;t&lt;/work-type&gt;&lt;urls&gt;&lt;related-urls&gt;&lt;url&gt;http://www.ncbi.nlm.nih.gov/pubmed/6265580&lt;/url&gt;&lt;/related-urls&gt;&lt;/urls&gt;&lt;electronic-resource-num&gt;10.1016/S0099-2399(81)80005-2&lt;/electronic-resource-num&gt;&lt;/record&gt;&lt;/Cite&gt;&lt;/EndNote&gt;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82" w:tooltip="Bolanos, 1981 #49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82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42B91F5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2F4A73F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0EC0F6C7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1BC7F06F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05F986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4E65BB12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FC688B7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6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E77B2E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  <w:vAlign w:val="center"/>
          </w:tcPr>
          <w:p w14:paraId="0116A994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3</w:t>
            </w:r>
          </w:p>
        </w:tc>
      </w:tr>
      <w:tr w:rsidR="005930DF" w:rsidRPr="00786914" w14:paraId="5E516DAD" w14:textId="77777777" w:rsidTr="005E3DEB">
        <w:trPr>
          <w:trHeight w:val="273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7BAF71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Cohen et al. 1985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Db2hlbjwvQXV0aG9yPjxZZWFyPjE5ODU8L1llYXI+PFJl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Db2hlbjwvQXV0aG9yPjxZZWFyPjE5ODU8L1llYXI+PFJl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47" w:tooltip="Cohen, 1985 #67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47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066482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4A9CA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67985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4B2E5F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3ECF46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A2855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E19346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DBC144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C922992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5</w:t>
            </w:r>
          </w:p>
        </w:tc>
      </w:tr>
      <w:tr w:rsidR="005930DF" w:rsidRPr="00786914" w14:paraId="7665350A" w14:textId="77777777" w:rsidTr="005E3DEB">
        <w:trPr>
          <w:trHeight w:val="273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4E9630E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Nakanishi et al. 1995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OYWthbmlzaGk8L0F1dGhvcj48WWVhcj4xOTk1PC9ZZWFy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OYWthbmlzaGk8L0F1dGhvcj48WWVhcj4xOTk1PC9ZZWFy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44" w:tooltip="Nakanishi, 1995 #63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44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388A0EC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3663B38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3FA9309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EE782E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294DDEF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412FEC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7C3FF5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3528770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  <w:vAlign w:val="center"/>
          </w:tcPr>
          <w:p w14:paraId="6C6B95F8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3</w:t>
            </w:r>
          </w:p>
        </w:tc>
      </w:tr>
      <w:tr w:rsidR="005930DF" w:rsidRPr="00786914" w14:paraId="678E4365" w14:textId="77777777" w:rsidTr="005E3DEB">
        <w:trPr>
          <w:trHeight w:val="273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B0BAD8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Cootauco et al. 1993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Db290YXVjbzwvQXV0aG9yPjxZZWFyPjE5OTM8L1llYXI+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Db290YXVjbzwvQXV0aG9yPjxZZWFyPjE5OTM8L1llYXI+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73" w:tooltip="Cootauco, 1993 #89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73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FCADD6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A5BB8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178972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00DA2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BE71E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253D75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B3795B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439FAE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051A75C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4</w:t>
            </w:r>
          </w:p>
        </w:tc>
      </w:tr>
      <w:tr w:rsidR="005930DF" w:rsidRPr="00786914" w14:paraId="76BE2152" w14:textId="77777777" w:rsidTr="005E3DEB">
        <w:trPr>
          <w:trHeight w:val="273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7BC64C3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Ge</w:t>
            </w:r>
            <w:proofErr w:type="spellEnd"/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r w:rsidRPr="00786914">
              <w:rPr>
                <w:rFonts w:ascii="Arial" w:hAnsi="Arial" w:cs="Arial"/>
                <w:i/>
                <w:sz w:val="16"/>
                <w:szCs w:val="16"/>
                <w:lang w:val="en-US"/>
              </w:rPr>
              <w:t>et al.</w:t>
            </w: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 xml:space="preserve"> 1996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HZTwvQXV0aG9yPjxZZWFyPjE5OTY8L1llYXI+PFJlY051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HZTwvQXV0aG9yPjxZZWFyPjE5OTY8L1llYXI+PFJlY051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69" w:tooltip="Ge, 1996 #90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69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1727C55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018AD82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DC52BF7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0349777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CA3B049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1EAEA455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CE3131E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1E612F4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  <w:vAlign w:val="center"/>
          </w:tcPr>
          <w:p w14:paraId="115EA3C9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3</w:t>
            </w:r>
          </w:p>
        </w:tc>
      </w:tr>
      <w:tr w:rsidR="005930DF" w:rsidRPr="00786914" w14:paraId="6AEC1B39" w14:textId="77777777" w:rsidTr="005E3DEB">
        <w:trPr>
          <w:trHeight w:val="287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1135AE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Rauschenberger et al. 1997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SYXVzY2hlbmJlcmdlcjwvQXV0aG9yPjxZZWFyPjE5OTc8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SYXVzY2hlbmJlcmdlcjwvQXV0aG9yPjxZZWFyPjE5OTc8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52" w:tooltip="Rauschenberger, 1997 #91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52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454DD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C743A2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7A8F98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E389D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2CE6B6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9B9EAB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22FC0F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2CA1B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443DFC2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5</w:t>
            </w:r>
          </w:p>
        </w:tc>
      </w:tr>
      <w:tr w:rsidR="005930DF" w:rsidRPr="00786914" w14:paraId="5A4F0C41" w14:textId="77777777" w:rsidTr="005E3DEB">
        <w:trPr>
          <w:trHeight w:val="287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EDD3C62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Tulunoglu et al. 1998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UdWx1bm9nbHU8L0F1dGhvcj48WWVhcj4xOTk4PC9ZZWFy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UdWx1bm9nbHU8L0F1dGhvcj48WWVhcj4xOTk4PC9ZZWFy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70" w:tooltip="Tulunoglu, 1998 #92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70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08628459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467C10D7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09EDF06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09DEB7A2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40377C25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BA27D6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13B253E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3B48A8B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  <w:vAlign w:val="center"/>
          </w:tcPr>
          <w:p w14:paraId="6D7C72DA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4</w:t>
            </w:r>
          </w:p>
        </w:tc>
      </w:tr>
      <w:tr w:rsidR="005930DF" w:rsidRPr="00786914" w14:paraId="2D177860" w14:textId="77777777" w:rsidTr="005E3DEB">
        <w:trPr>
          <w:trHeight w:val="287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960B95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Dong et al. 1999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Eb25nPC9BdXRob3I+PFllYXI+MTk5OTwvWWVhcj48UmVj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Eb25nPC9BdXRob3I+PFllYXI+MTk5OTwvWWVhcj48UmVj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83" w:tooltip="Dong, 1999 #93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83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47112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6A87BF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E67E27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82A139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6FAF58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A6A02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5BDD0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3C1B7B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2F71CC5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3</w:t>
            </w:r>
          </w:p>
        </w:tc>
      </w:tr>
      <w:tr w:rsidR="005930DF" w:rsidRPr="00786914" w14:paraId="1D5AE899" w14:textId="77777777" w:rsidTr="005E3DEB">
        <w:trPr>
          <w:trHeight w:val="287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871C74C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Huang et al. 1999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IdWFuZzwvQXV0aG9yPjxZZWFyPjE5OTk8L1llYXI+PFJl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IdWFuZzwvQXV0aG9yPjxZZWFyPjE5OTk8L1llYXI+PFJl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54" w:tooltip="Huang, 1999 #32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54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3FF7B94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1D8CA135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371126C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8086BF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621CE5F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39F6F9D7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2DB7316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47DB05DB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  <w:vAlign w:val="center"/>
          </w:tcPr>
          <w:p w14:paraId="387C8DDB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5</w:t>
            </w:r>
          </w:p>
        </w:tc>
      </w:tr>
      <w:tr w:rsidR="005930DF" w:rsidRPr="00786914" w14:paraId="7769FC7B" w14:textId="77777777" w:rsidTr="005E3DEB">
        <w:trPr>
          <w:trHeight w:val="287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99E77C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Lepinski et al. 2000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MZXBpbnNraTwvQXV0aG9yPjxZZWFyPjIwMDA8L1llYXI+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MZXBpbnNraTwvQXV0aG9yPjxZZWFyPjIwMDA8L1llYXI+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41" w:tooltip="Lepinski, 2000 #66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41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5258D7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26ECF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5CECA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EF093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40B73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C213C6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7D5565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41BB98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0C66DAB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4</w:t>
            </w:r>
          </w:p>
        </w:tc>
      </w:tr>
      <w:tr w:rsidR="005930DF" w:rsidRPr="00786914" w14:paraId="2725C0AD" w14:textId="77777777" w:rsidTr="005E3DEB">
        <w:trPr>
          <w:trHeight w:val="287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3807DFD6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Khabbaz et al. 2001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LaGFiYmF6PC9BdXRob3I+PFllYXI+MjAwMTwvWWVhcj48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LaGFiYmF6PC9BdXRob3I+PFllYXI+MjAwMTwvWWVhcj48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84" w:tooltip="Khabbaz, 2001 #94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84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122F6F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5698D5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4D5F349E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8726338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375542A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CEB8677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2927618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7C96204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  <w:vAlign w:val="center"/>
          </w:tcPr>
          <w:p w14:paraId="63C2117C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4</w:t>
            </w:r>
          </w:p>
        </w:tc>
      </w:tr>
      <w:tr w:rsidR="005930DF" w:rsidRPr="00786914" w14:paraId="04FF8B74" w14:textId="77777777" w:rsidTr="005E3DEB">
        <w:trPr>
          <w:trHeight w:val="287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5D85A3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Nakanishi et al. 2001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OYWthbmlzaGk8L0F1dGhvcj48WWVhcj4yMDAxPC9ZZWFy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OYWthbmlzaGk8L0F1dGhvcj48WWVhcj4yMDAxPC9ZZWFy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85" w:tooltip="Nakanishi, 2001 #95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85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DCA16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297297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1DFA3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144D5F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E8FCF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3E810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E9B567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E0F68E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05F59AA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4</w:t>
            </w:r>
          </w:p>
        </w:tc>
      </w:tr>
      <w:tr w:rsidR="005930DF" w:rsidRPr="00786914" w14:paraId="4B1C2C0C" w14:textId="77777777" w:rsidTr="005E3DEB">
        <w:trPr>
          <w:trHeight w:val="287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A95998F" w14:textId="77777777" w:rsidR="005930DF" w:rsidRPr="00B16793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highlight w:val="green"/>
                <w:lang w:val="en-US"/>
              </w:rPr>
            </w:pPr>
            <w:r w:rsidRPr="007E2EE3">
              <w:rPr>
                <w:rFonts w:ascii="Arial" w:hAnsi="Arial" w:cs="Arial"/>
                <w:noProof/>
                <w:sz w:val="16"/>
                <w:szCs w:val="16"/>
              </w:rPr>
              <w:t>Spoto, Fioroni, Rubini, Tripodi, Di Stilio et al. 2001</w:t>
            </w:r>
            <w:r>
              <w:rPr>
                <w:rFonts w:ascii="Arial" w:hAnsi="Arial" w:cs="Arial"/>
                <w:noProof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noProof/>
                <w:sz w:val="16"/>
                <w:szCs w:val="16"/>
              </w:rPr>
              <w:fldChar w:fldCharType="begin"/>
            </w:r>
            <w:r>
              <w:rPr>
                <w:rFonts w:ascii="Arial" w:hAnsi="Arial" w:cs="Arial"/>
                <w:noProof/>
                <w:sz w:val="16"/>
                <w:szCs w:val="16"/>
              </w:rPr>
              <w:instrText xml:space="preserve"> ADDIN EN.CITE &lt;EndNote&gt;&lt;Cite&gt;&lt;Author&gt;Spoto&lt;/Author&gt;&lt;Year&gt;2001&lt;/Year&gt;&lt;RecNum&gt;50&lt;/RecNum&gt;&lt;DisplayText&gt;[74]&lt;/DisplayText&gt;&lt;record&gt;&lt;rec-number&gt;50&lt;/rec-number&gt;&lt;foreign-keys&gt;&lt;key app="EN" db-id="2fvpppd2fwadtsexxwm5zptcaedzxvp9vxz5" timestamp="0"&gt;50&lt;/key&gt;&lt;/foreign-keys&gt;&lt;ref-type name="Journal Article"&gt;17&lt;/ref-type&gt;&lt;contributors&gt;&lt;authors&gt;&lt;author&gt;Spoto, G.&lt;/author&gt;&lt;author&gt;Fioroni, M.&lt;/author&gt;&lt;author&gt;Rubini, C.&lt;/author&gt;&lt;author&gt;Tripodi, D.&lt;/author&gt;&lt;author&gt;Di Stilio, M.&lt;/author&gt;&lt;author&gt;Piattelli, A.&lt;/author&gt;&lt;/authors&gt;&lt;/contributors&gt;&lt;auth-address&gt;Department of Biochemical Sciences, Dental School, University of Chieti, Italy.&lt;/auth-address&gt;&lt;titles&gt;&lt;title&gt;Alkaline phosphatase activity in normal and inflamed dental pulps&lt;/title&gt;&lt;secondary-title&gt;J Endod&lt;/secondary-title&gt;&lt;alt-title&gt;Journal of endodontics&lt;/alt-title&gt;&lt;/titles&gt;&lt;periodical&gt;&lt;full-title&gt;Journal of Endodontics&lt;/full-title&gt;&lt;abbr-1&gt;J Endod&lt;/abbr-1&gt;&lt;/periodical&gt;&lt;alt-periodical&gt;&lt;full-title&gt;Journal of Endodontics&lt;/full-title&gt;&lt;abbr-1&gt;J Endod&lt;/abbr-1&gt;&lt;/alt-periodical&gt;&lt;pages&gt;180-2&lt;/pages&gt;&lt;volume&gt;27&lt;/volume&gt;&lt;number&gt;3&lt;/number&gt;&lt;edition&gt;2001/08/07&lt;/edition&gt;&lt;keywords&gt;&lt;keyword&gt;Acute Disease&lt;/keyword&gt;&lt;keyword&gt;Adult&lt;/keyword&gt;&lt;keyword&gt;Alkaline Phosphatase/*analysis&lt;/keyword&gt;&lt;keyword&gt;Analysis of Variance&lt;/keyword&gt;&lt;keyword&gt;Chronic Disease&lt;/keyword&gt;&lt;keyword&gt;Dental Pulp/enzymology&lt;/keyword&gt;&lt;keyword&gt;Humans&lt;/keyword&gt;&lt;keyword&gt;Immunohistochemistry&lt;/keyword&gt;&lt;keyword&gt;Macrophages/enzymology&lt;/keyword&gt;&lt;keyword&gt;Neutrophils/enzymology&lt;/keyword&gt;&lt;keyword&gt;Pulpitis/*enzymology/pathology&lt;/keyword&gt;&lt;keyword&gt;Spectrophotometry&lt;/keyword&gt;&lt;keyword&gt;Statistics as Topic&lt;/keyword&gt;&lt;/keywords&gt;&lt;dates&gt;&lt;year&gt;2001&lt;/year&gt;&lt;pub-dates&gt;&lt;date&gt;Mar&lt;/date&gt;&lt;/pub-dates&gt;&lt;/dates&gt;&lt;isbn&gt;0099-2399 (Print)&amp;#xD;0099-2399 (Linking)&lt;/isbn&gt;&lt;accession-num&gt;11487147&lt;/accession-num&gt;&lt;work-type&gt;Research Support, Non-U.S. Gov&amp;apos;t&lt;/work-type&gt;&lt;urls&gt;&lt;related-urls&gt;&lt;url&gt;http://www.ncbi.nlm.nih.gov/pubmed/11487147&lt;/url&gt;&lt;/related-urls&gt;&lt;/urls&gt;&lt;electronic-resource-num&gt;10.1097/00004770-200103000-00010&lt;/electronic-resource-num&gt;&lt;/record&gt;&lt;/Cite&gt;&lt;/EndNote&gt;</w:instrText>
            </w:r>
            <w:r>
              <w:rPr>
                <w:rFonts w:ascii="Arial" w:hAnsi="Arial" w:cs="Arial"/>
                <w:noProof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</w:rPr>
              <w:t>[</w:t>
            </w:r>
            <w:hyperlink w:anchor="_ENREF_74" w:tooltip="Spoto, 2001 #50" w:history="1">
              <w:r>
                <w:rPr>
                  <w:rFonts w:ascii="Arial" w:hAnsi="Arial" w:cs="Arial"/>
                  <w:noProof/>
                  <w:sz w:val="16"/>
                  <w:szCs w:val="16"/>
                </w:rPr>
                <w:t>74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3830FA89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4A082FB6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371B4012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B75BC0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EBBD31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69E75DE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81CB54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3063CA7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  <w:vAlign w:val="center"/>
          </w:tcPr>
          <w:p w14:paraId="7F5A6D33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3</w:t>
            </w:r>
          </w:p>
        </w:tc>
      </w:tr>
      <w:tr w:rsidR="005930DF" w:rsidRPr="00786914" w14:paraId="28433262" w14:textId="77777777" w:rsidTr="005E3DEB">
        <w:trPr>
          <w:trHeight w:val="287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D29F34" w14:textId="77777777" w:rsidR="005930DF" w:rsidRPr="00B16793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highlight w:val="green"/>
                <w:lang w:val="en-US"/>
              </w:rPr>
            </w:pPr>
            <w:r w:rsidRPr="007E2EE3">
              <w:rPr>
                <w:rFonts w:ascii="Arial" w:hAnsi="Arial" w:cs="Arial"/>
                <w:noProof/>
                <w:sz w:val="16"/>
                <w:szCs w:val="16"/>
              </w:rPr>
              <w:t>Spoto, Fioroni, Rubini, Tripodi, Perinetti</w:t>
            </w:r>
            <w:r w:rsidRPr="007E2EE3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 et al. 2001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TcG90bzwvQXV0aG9yPjxZZWFyPjIwMDE8L1llYXI+PFJl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TcG90bzwvQXV0aG9yPjxZZWFyPjIwMDE8L1llYXI+PFJl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75" w:tooltip="Spoto, 2001 #96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75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32556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02024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1EB67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4B989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291DF6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6F490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5233A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94E696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E5EDCA3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2</w:t>
            </w:r>
          </w:p>
        </w:tc>
      </w:tr>
      <w:tr w:rsidR="005930DF" w:rsidRPr="00786914" w14:paraId="6ABC4284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34F092EC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Anderson et al. 2002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BbmRlcnNvbjwvQXV0aG9yPjxZZWFyPjIwMDI8L1llYXI+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BbmRlcnNvbjwvQXV0aG9yPjxZZWFyPjIwMDI8L1llYXI+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53" w:tooltip="Anderson, 2002 #97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53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0C413FDB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3E3B590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05D40CCF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32FC26CF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0E69A33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05A79B4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09FB9C0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149E623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  <w:vAlign w:val="center"/>
          </w:tcPr>
          <w:p w14:paraId="1B2B6487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4</w:t>
            </w:r>
          </w:p>
        </w:tc>
      </w:tr>
      <w:tr w:rsidR="005930DF" w:rsidRPr="00786914" w14:paraId="5FF1FFA6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50B9FD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Artese et al. 2002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BcnRlc2U8L0F1dGhvcj48WWVhcj4yMDAyPC9ZZWFyPjxS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BcnRlc2U8L0F1dGhvcj48WWVhcj4yMDAyPC9ZZWFyPjxS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91" w:tooltip="Artese, 2002 #98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91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FBF84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71703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EA2049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E53622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5A973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68AD5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CDD212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00C79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8F6D263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3</w:t>
            </w:r>
          </w:p>
        </w:tc>
      </w:tr>
      <w:tr w:rsidR="005930DF" w:rsidRPr="00786914" w14:paraId="441F9EDF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1E95B6B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Awawdeh et al. 2002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Bd2F3ZGVoPC9BdXRob3I+PFllYXI+MjAwMjwvWWVhcj48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Bd2F3ZGVoPC9BdXRob3I+PFllYXI+MjAwMjwvWWVhcj48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87" w:tooltip="Awawdeh, 2002 #28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87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0650916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4F1A7C7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4624C0A9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0AFFE36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15C4596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8A6ED4F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6EAB336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14E9EB59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  <w:vAlign w:val="center"/>
          </w:tcPr>
          <w:p w14:paraId="6CF668CE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4</w:t>
            </w:r>
          </w:p>
        </w:tc>
      </w:tr>
      <w:tr w:rsidR="005930DF" w:rsidRPr="00786914" w14:paraId="2C9AA6E9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1EAA8E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Gusman et al. 2002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&lt;EndNote&gt;&lt;Cite&gt;&lt;Author&gt;Gusman&lt;/Author&gt;&lt;Year&gt;2002&lt;/Year&gt;&lt;RecNum&gt;73&lt;/RecNum&gt;&lt;DisplayText&gt;[63]&lt;/DisplayText&gt;&lt;record&gt;&lt;rec-number&gt;73&lt;/rec-number&gt;&lt;foreign-keys&gt;&lt;key app="EN" db-id="2fvpppd2fwadtsexxwm5zptcaedzxvp9vxz5" timestamp="0"&gt;73&lt;/key&gt;&lt;/foreign-keys&gt;&lt;ref-type name="Journal Article"&gt;17&lt;/ref-type&gt;&lt;contributors&gt;&lt;authors&gt;&lt;author&gt;Gusman, H.&lt;/author&gt;&lt;author&gt;Santana, R. B.&lt;/author&gt;&lt;author&gt;Zehnder, M.&lt;/author&gt;&lt;/authors&gt;&lt;/contributors&gt;&lt;auth-address&gt;Department of Periodontology and Oral Biology, Boston University Goldman School of Dental Medicine, Boston, USA.&lt;/auth-address&gt;&lt;titles&gt;&lt;title&gt;Matrix metalloproteinase levels and gelatinolytic activity in clinically healthy and inflamed human dental pulps&lt;/title&gt;&lt;secondary-title&gt;Eur J Oral Sci&lt;/secondary-title&gt;&lt;/titles&gt;&lt;periodical&gt;&lt;full-title&gt;European Journal of Oral Sciences&lt;/full-title&gt;&lt;abbr-1&gt;Eur J Oral Sci&lt;/abbr-1&gt;&lt;/periodical&gt;&lt;pages&gt;353-7&lt;/pages&gt;&lt;volume&gt;110&lt;/volume&gt;&lt;number&gt;5&lt;/number&gt;&lt;keywords&gt;&lt;keyword&gt;Adolescent&lt;/keyword&gt;&lt;keyword&gt;Adult&lt;/keyword&gt;&lt;keyword&gt;Child&lt;/keyword&gt;&lt;keyword&gt;Densitometry&lt;/keyword&gt;&lt;keyword&gt;Dental Pulp/*enzymology&lt;/keyword&gt;&lt;keyword&gt;Enzyme-Linked Immunosorbent Assay&lt;/keyword&gt;&lt;keyword&gt;Female&lt;/keyword&gt;&lt;keyword&gt;Gelatin/metabolism&lt;/keyword&gt;&lt;keyword&gt;Humans&lt;/keyword&gt;&lt;keyword&gt;Male&lt;/keyword&gt;&lt;keyword&gt;Matrix Metalloproteinase 1/analysis&lt;/keyword&gt;&lt;keyword&gt;Matrix Metalloproteinase 2/analysis&lt;/keyword&gt;&lt;keyword&gt;Matrix Metalloproteinase 3/analysis&lt;/keyword&gt;&lt;keyword&gt;Matrix Metalloproteinase 9/analysis&lt;/keyword&gt;&lt;keyword&gt;Matrix Metalloproteinases/*analysis&lt;/keyword&gt;&lt;keyword&gt;Pulpitis/*enzymology&lt;/keyword&gt;&lt;keyword&gt;Statistics, Nonparametric&lt;/keyword&gt;&lt;/keywords&gt;&lt;dates&gt;&lt;year&gt;2002&lt;/year&gt;&lt;pub-dates&gt;&lt;date&gt;Oct&lt;/date&gt;&lt;/pub-dates&gt;&lt;/dates&gt;&lt;isbn&gt;0909-8836 (Print)&amp;#xD;0909-8836 (Linking)&lt;/isbn&gt;&lt;accession-num&gt;12664465&lt;/accession-num&gt;&lt;urls&gt;&lt;related-urls&gt;&lt;url&gt;http://www.ncbi.nlm.nih.gov/pubmed/12664465&lt;/url&gt;&lt;/related-urls&gt;&lt;/urls&gt;&lt;/record&gt;&lt;/Cite&gt;&lt;/EndNote&gt;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63" w:tooltip="Gusman, 2002 #73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63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81BF6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97FC79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BDA10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D82332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CB2D32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91D71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F48369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6243F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8D709AB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5</w:t>
            </w:r>
          </w:p>
        </w:tc>
      </w:tr>
      <w:tr w:rsidR="005930DF" w:rsidRPr="00786914" w14:paraId="1B4E1811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4401FE8D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Pezelj-Ribaric et al. 2002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QZXplbGotUmliYXJpYzwvQXV0aG9yPjxZZWFyPjIwMDI8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QZXplbGotUmliYXJpYzwvQXV0aG9yPjxZZWFyPjIwMDI8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55" w:tooltip="Pezelj-Ribaric, 2002 #100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55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1B8F531F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474955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7912216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45D581C8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AE09CB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05E7ED46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D864809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13863E3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  <w:vAlign w:val="center"/>
          </w:tcPr>
          <w:p w14:paraId="200C84C4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3</w:t>
            </w:r>
          </w:p>
        </w:tc>
      </w:tr>
      <w:tr w:rsidR="005930DF" w:rsidRPr="00786914" w14:paraId="78B52621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FDF4E2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Bowles et al. 2003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Cb3dsZXM8L0F1dGhvcj48WWVhcj4yMDAzPC9ZZWFyPjxS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Cb3dsZXM8L0F1dGhvcj48WWVhcj4yMDAzPC9ZZWFyPjxS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42" w:tooltip="Bowles, 2003 #56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42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A8382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7DFC0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3AF25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708E76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1612F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E18BBB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BA5927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FB0D4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83A1E9C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3</w:t>
            </w:r>
          </w:p>
        </w:tc>
      </w:tr>
      <w:tr w:rsidR="005930DF" w:rsidRPr="00786914" w14:paraId="36EB2E4C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884A990" w14:textId="77777777" w:rsidR="005930DF" w:rsidRPr="00EE60F0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A2914">
              <w:rPr>
                <w:rFonts w:ascii="Arial" w:hAnsi="Arial" w:cs="Arial"/>
                <w:noProof/>
                <w:sz w:val="16"/>
                <w:szCs w:val="16"/>
                <w:lang w:val="en-US"/>
              </w:rPr>
              <w:lastRenderedPageBreak/>
              <w:t>Esposito, Varvara, Caputi et al. 2003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Fc3Bvc2l0bzwvQXV0aG9yPjxZZWFyPjIwMDM8L1llYXI+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Fc3Bvc2l0bzwvQXV0aG9yPjxZZWFyPjIwMDM8L1llYXI+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76" w:tooltip="Esposito, 2003 #101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76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469D09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1A74953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058E1137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36372C78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DB1C7F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852314B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439D1C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9329138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  <w:vAlign w:val="center"/>
          </w:tcPr>
          <w:p w14:paraId="53F9F2F9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6</w:t>
            </w:r>
          </w:p>
        </w:tc>
      </w:tr>
      <w:tr w:rsidR="005930DF" w:rsidRPr="00786914" w14:paraId="67705985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5BEC67" w14:textId="77777777" w:rsidR="005930DF" w:rsidRPr="00EE60F0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A2914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Esposito, Varvara, Murmura et al. 2003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Fc3Bvc2l0bzwvQXV0aG9yPjxZZWFyPjIwMDM8L1llYXI+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Fc3Bvc2l0bzwvQXV0aG9yPjxZZWFyPjIwMDM8L1llYXI+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77" w:tooltip="Esposito, 2003 #102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77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89209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B4B772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EE61C9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2A3FE7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E2394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BBAFF4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5A2425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2966B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955B0E6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5</w:t>
            </w:r>
          </w:p>
        </w:tc>
      </w:tr>
      <w:tr w:rsidR="005930DF" w:rsidRPr="00786914" w14:paraId="37FCDA06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C2727CB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Zehnder et al. 2003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aZWhuZGVyPC9BdXRob3I+PFllYXI+MjAwMzwvWWVhcj48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aZWhuZGVyPC9BdXRob3I+PFllYXI+MjAwMzwvWWVhcj48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48" w:tooltip="Zehnder, 2003 #103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48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52E86D6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44F7B5C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E048A2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3F35AAC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08E46FD4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3EA2D6F5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081D3EA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4F9A21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  <w:vAlign w:val="center"/>
          </w:tcPr>
          <w:p w14:paraId="57CB9415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5</w:t>
            </w:r>
          </w:p>
        </w:tc>
      </w:tr>
      <w:tr w:rsidR="005930DF" w:rsidRPr="00786914" w14:paraId="2B477411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44DD56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Caviedes-Bucheli et al. 2004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DYXZpZWRlcy1CdWNoZWxpPC9BdXRob3I+PFllYXI+MjAw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DYXZpZWRlcy1CdWNoZWxpPC9BdXRob3I+PFllYXI+MjAw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89" w:tooltip="Caviedes-Bucheli, 2004 #104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89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EC1F2F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751A2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78257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4289B8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AA2DD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AE3ED8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ADA9EE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5CD18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3DFC9A4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3</w:t>
            </w:r>
          </w:p>
        </w:tc>
      </w:tr>
      <w:tr w:rsidR="005930DF" w:rsidRPr="00786914" w14:paraId="2CA384E3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F3C81B2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Di Nardo Di Maio et al. 2004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EaSBOYXJkbyBEaSBNYWlvPC9BdXRob3I+PFllYXI+MjAw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EaSBOYXJkbyBEaSBNYWlvPC9BdXRob3I+PFllYXI+MjAw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79" w:tooltip="Di Nardo Di Maio, 2004 #105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79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F487B7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1AB5F43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167271E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D547FC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DB6623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48E1992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11BCBB6B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106EBA56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  <w:vAlign w:val="center"/>
          </w:tcPr>
          <w:p w14:paraId="02EF2D25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4</w:t>
            </w:r>
          </w:p>
        </w:tc>
      </w:tr>
      <w:tr w:rsidR="005930DF" w:rsidRPr="00786914" w14:paraId="6FA04AC5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2DC4E6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Piattelli et al. 2004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QaWF0dGVsbGk8L0F1dGhvcj48WWVhcj4yMDA0PC9ZZWFy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QaWF0dGVsbGk8L0F1dGhvcj48WWVhcj4yMDA0PC9ZZWFy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59" w:tooltip="Piattelli, 2004 #106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59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E75A29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7AAFFB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BE2F44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27F99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89E6D3E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D1D27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85061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46690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637395B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4</w:t>
            </w:r>
          </w:p>
        </w:tc>
      </w:tr>
      <w:tr w:rsidR="005930DF" w:rsidRPr="00786914" w14:paraId="354EE3F0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3616B4A" w14:textId="77777777" w:rsidR="005930DF" w:rsidRPr="00EE60F0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5F3809">
              <w:rPr>
                <w:rFonts w:ascii="Arial" w:hAnsi="Arial" w:cs="Arial"/>
                <w:sz w:val="16"/>
                <w:szCs w:val="16"/>
                <w:lang w:val="en-US"/>
              </w:rPr>
              <w:t>Spoto</w:t>
            </w:r>
            <w:proofErr w:type="spellEnd"/>
            <w:r w:rsidRPr="005F3809">
              <w:rPr>
                <w:rFonts w:ascii="Arial" w:hAnsi="Arial" w:cs="Arial"/>
                <w:sz w:val="16"/>
                <w:szCs w:val="16"/>
                <w:lang w:val="en-US"/>
              </w:rPr>
              <w:t xml:space="preserve">, </w:t>
            </w:r>
            <w:proofErr w:type="spellStart"/>
            <w:r w:rsidRPr="005F3809">
              <w:rPr>
                <w:rFonts w:ascii="Arial" w:hAnsi="Arial" w:cs="Arial"/>
                <w:sz w:val="16"/>
                <w:szCs w:val="16"/>
                <w:lang w:val="en-US"/>
              </w:rPr>
              <w:t>Ferrante</w:t>
            </w:r>
            <w:proofErr w:type="spellEnd"/>
            <w:r w:rsidRPr="005F3809">
              <w:rPr>
                <w:rFonts w:ascii="Arial" w:hAnsi="Arial" w:cs="Arial"/>
                <w:sz w:val="16"/>
                <w:szCs w:val="16"/>
                <w:lang w:val="en-US"/>
              </w:rPr>
              <w:t xml:space="preserve"> et al. 2004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TcG90bzwvQXV0aG9yPjxZZWFyPjIwMDQ8L1llYXI+PFJl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TcG90bzwvQXV0aG9yPjxZZWFyPjIwMDQ8L1llYXI+PFJl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80" w:tooltip="Spoto, 2004 #107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80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B5DDC4E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AD9A83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B1797B4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0323BE0B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0D3E63F9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D8DEEE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3911C05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90B897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  <w:vAlign w:val="center"/>
          </w:tcPr>
          <w:p w14:paraId="4AA4F4C4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2</w:t>
            </w:r>
          </w:p>
        </w:tc>
      </w:tr>
      <w:tr w:rsidR="005930DF" w:rsidRPr="00786914" w14:paraId="248AA5F2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8B34C5" w14:textId="77777777" w:rsidR="005930DF" w:rsidRPr="00EE60F0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5F3809">
              <w:rPr>
                <w:rFonts w:ascii="Arial" w:hAnsi="Arial" w:cs="Arial"/>
                <w:sz w:val="16"/>
                <w:szCs w:val="16"/>
                <w:lang w:val="en-US"/>
              </w:rPr>
              <w:t>Spoto</w:t>
            </w:r>
            <w:proofErr w:type="spellEnd"/>
            <w:r w:rsidRPr="005F3809">
              <w:rPr>
                <w:rFonts w:ascii="Arial" w:hAnsi="Arial" w:cs="Arial"/>
                <w:sz w:val="16"/>
                <w:szCs w:val="16"/>
                <w:lang w:val="en-US"/>
              </w:rPr>
              <w:t xml:space="preserve">, </w:t>
            </w:r>
            <w:proofErr w:type="spellStart"/>
            <w:r w:rsidRPr="005F3809">
              <w:rPr>
                <w:rFonts w:ascii="Arial" w:hAnsi="Arial" w:cs="Arial"/>
                <w:sz w:val="16"/>
                <w:szCs w:val="16"/>
                <w:lang w:val="en-US"/>
              </w:rPr>
              <w:t>Menna</w:t>
            </w:r>
            <w:proofErr w:type="spellEnd"/>
            <w:r w:rsidRPr="005F3809">
              <w:rPr>
                <w:rFonts w:ascii="Arial" w:hAnsi="Arial" w:cs="Arial"/>
                <w:sz w:val="16"/>
                <w:szCs w:val="16"/>
                <w:lang w:val="en-US"/>
              </w:rPr>
              <w:t xml:space="preserve"> et al. 2004 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TcG90bzwvQXV0aG9yPjxZZWFyPjIwMDQ8L1llYXI+PFJl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TcG90bzwvQXV0aG9yPjxZZWFyPjIwMDQ8L1llYXI+PFJl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81" w:tooltip="Spoto, 2004 #108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81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744774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E5F778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5397A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ECB795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4B9CAE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C698F9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E77986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2DE73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50B10A6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2</w:t>
            </w:r>
          </w:p>
        </w:tc>
      </w:tr>
      <w:tr w:rsidR="005930DF" w:rsidRPr="00786914" w14:paraId="4B3F229B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60CEF21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Caviedes-Bucheli et al. 2005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DYXZpZWRlcy1CdWNoZWxpPC9BdXRob3I+PFllYXI+MjAw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DYXZpZWRlcy1CdWNoZWxpPC9BdXRob3I+PFllYXI+MjAw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90" w:tooltip="Caviedes-Bucheli, 2005 #109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90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93ECA5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8E6118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1D3C17CE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569FB8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DE40F29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12687E9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1E38E4C4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07ACF4FE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  <w:vAlign w:val="center"/>
          </w:tcPr>
          <w:p w14:paraId="113F7A2F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3</w:t>
            </w:r>
          </w:p>
        </w:tc>
      </w:tr>
      <w:tr w:rsidR="005930DF" w:rsidRPr="00786914" w14:paraId="3B217868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1F83BA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Huang et al. 2005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IdWFuZzwvQXV0aG9yPjxZZWFyPjIwMDU8L1llYXI+PFJl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IdWFuZzwvQXV0aG9yPjxZZWFyPjIwMDU8L1llYXI+PFJl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67" w:tooltip="Huang, 2005 #110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67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0D543B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653738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044CB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00CFFF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381B3E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79D672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247A6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77A01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C45C19E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5</w:t>
            </w:r>
          </w:p>
        </w:tc>
      </w:tr>
      <w:tr w:rsidR="005930DF" w:rsidRPr="00786914" w14:paraId="4114B3D1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0E14F57E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Nakanishi et al. 2005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OYWthbmlzaGk8L0F1dGhvcj48WWVhcj4yMDA1PC9ZZWFy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OYWthbmlzaGk8L0F1dGhvcj48WWVhcj4yMDA1PC9ZZWFy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58" w:tooltip="Nakanishi, 2005 #111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58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51A8FBB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708D22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873C8A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CE4E95B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4D94795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4E9C255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750C747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0F9DEB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  <w:vAlign w:val="center"/>
          </w:tcPr>
          <w:p w14:paraId="1CE2BA60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4</w:t>
            </w:r>
          </w:p>
        </w:tc>
      </w:tr>
      <w:tr w:rsidR="005930DF" w:rsidRPr="00786914" w14:paraId="62185D4D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432294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Tsai et al. 2005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Uc2FpPC9BdXRob3I+PFllYXI+MjAwNTwvWWVhcj48UmVj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Uc2FpPC9BdXRob3I+PFllYXI+MjAwNTwvWWVhcj48UmVj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65" w:tooltip="Tsai, 2005 #112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65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9276CE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E4C462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4EADB5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6AC4E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0FDA8E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406C3B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84C39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51300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AAB8BA0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5</w:t>
            </w:r>
          </w:p>
        </w:tc>
      </w:tr>
      <w:tr w:rsidR="005930DF" w:rsidRPr="00786914" w14:paraId="305A25D6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BC04D8E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Varvara et al. 2005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WYXJ2YXJhPC9BdXRob3I+PFllYXI+MjAwNTwvWWVhcj48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WYXJ2YXJhPC9BdXRob3I+PFllYXI+MjAwNTwvWWVhcj48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72" w:tooltip="Varvara, 2005 #113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72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B6C20B7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E300E67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14A5846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CD5F894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7AE1B56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D5B765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18D838CF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3A081612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  <w:vAlign w:val="center"/>
          </w:tcPr>
          <w:p w14:paraId="63438535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5</w:t>
            </w:r>
          </w:p>
        </w:tc>
      </w:tr>
      <w:tr w:rsidR="005930DF" w:rsidRPr="00786914" w14:paraId="4C08F610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6A4595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Caviedes-Bucheli et al. 2006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DYXZpZWRlcy1CdWNoZWxpPC9BdXRob3I+PFllYXI+MjAw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DYXZpZWRlcy1CdWNoZWxpPC9BdXRob3I+PFllYXI+MjAw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88" w:tooltip="Caviedes-Bucheli, 2006 #114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88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FC198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6B426E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E04444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A7911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74DAAB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F5B36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EF613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72223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896CB7A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2</w:t>
            </w:r>
          </w:p>
        </w:tc>
      </w:tr>
      <w:tr w:rsidR="005930DF" w:rsidRPr="00786914" w14:paraId="7FC8EACE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0ED4AFA3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Evcil et al. 2006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FdmNpbDwvQXV0aG9yPjxZZWFyPjIwMDY8L1llYXI+PFJl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FdmNpbDwvQXV0aG9yPjxZZWFyPjIwMDY8L1llYXI+PFJl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46" w:tooltip="Evcil, 2006 #65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46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1062C24E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37C4E5C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17AEF887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E811D99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A594628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3DE542A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1F39C2A7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05ED41EF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  <w:vAlign w:val="center"/>
          </w:tcPr>
          <w:p w14:paraId="7A072950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5</w:t>
            </w:r>
          </w:p>
        </w:tc>
      </w:tr>
      <w:tr w:rsidR="005930DF" w:rsidRPr="00786914" w14:paraId="73F8B4A4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E4CDB5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Adachi et al. 2007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BZGFjaGk8L0F1dGhvcj48WWVhcj4yMDA3PC9ZZWFyPjxS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BZGFjaGk8L0F1dGhvcj48WWVhcj4yMDA3PC9ZZWFyPjxS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60" w:tooltip="Adachi, 2007 #27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60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B46FBF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2FC7CE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11065F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2E50DE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E10CE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B97D06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FE070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5F7134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786A871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3</w:t>
            </w:r>
          </w:p>
        </w:tc>
      </w:tr>
      <w:tr w:rsidR="005930DF" w:rsidRPr="00786914" w14:paraId="20113C7A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736DD42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Bodor et al. 2007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Cb2RvcjwvQXV0aG9yPjxZZWFyPjIwMDc8L1llYXI+PFJl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Cb2RvcjwvQXV0aG9yPjxZZWFyPjIwMDc8L1llYXI+PFJl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71" w:tooltip="Bodor, 2007 #115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71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ED2F32E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DC8337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046BD49F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37C890A2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4616B86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4866B0E5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69D2A65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670191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  <w:vAlign w:val="center"/>
          </w:tcPr>
          <w:p w14:paraId="457E79BE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5</w:t>
            </w:r>
          </w:p>
        </w:tc>
      </w:tr>
      <w:tr w:rsidR="005930DF" w:rsidRPr="00786914" w14:paraId="48BA0AE1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49CE9D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Caviedes-Bucheli et al. 2007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DYXZpZWRlcy1CdWNoZWxpPC9BdXRob3I+PFllYXI+MjAw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DYXZpZWRlcy1CdWNoZWxpPC9BdXRob3I+PFllYXI+MjAw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92" w:tooltip="Caviedes-Bucheli, 2007 #29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92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88430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7FAC19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FA0509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A00ED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65858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BF58F8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C4D0E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8FDBB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7ED6149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3</w:t>
            </w:r>
          </w:p>
        </w:tc>
      </w:tr>
      <w:tr w:rsidR="005930DF" w:rsidRPr="00786914" w14:paraId="5FA67957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4404004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Guven et al. 2007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HdXZlbjwvQXV0aG9yPjxZZWFyPjIwMDc8L1llYXI+PFJl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HdXZlbjwvQXV0aG9yPjxZZWFyPjIwMDc8L1llYXI+PFJl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86" w:tooltip="Guven, 2007 #116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86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4FE4B0F8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1365F9EE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4A31DF26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64A9DC7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793C77E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B58EB56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4D4935C8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0CA11718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  <w:vAlign w:val="center"/>
          </w:tcPr>
          <w:p w14:paraId="1AFFBA9A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4</w:t>
            </w:r>
          </w:p>
        </w:tc>
      </w:tr>
      <w:tr w:rsidR="005930DF" w:rsidRPr="00786914" w14:paraId="6687DE8A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89DED1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Huang et al. 2007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&lt;EndNote&gt;&lt;Cite&gt;&lt;Author&gt;Huang&lt;/Author&gt;&lt;Year&gt;2007&lt;/Year&gt;&lt;RecNum&gt;117&lt;/RecNum&gt;&lt;DisplayText&gt;[68]&lt;/DisplayText&gt;&lt;record&gt;&lt;rec-number&gt;117&lt;/rec-number&gt;&lt;foreign-keys&gt;&lt;key app="EN" db-id="2fvpppd2fwadtsexxwm5zptcaedzxvp9vxz5" timestamp="1453252985"&gt;117&lt;/key&gt;&lt;/foreign-keys&gt;&lt;ref-type name="Journal Article"&gt;17&lt;/ref-type&gt;&lt;contributors&gt;&lt;authors&gt;&lt;author&gt;Huang, F. M.&lt;/author&gt;&lt;author&gt;Yang, S. F.&lt;/author&gt;&lt;author&gt;Chen, Y. J.&lt;/author&gt;&lt;author&gt;Tsai, C. H.&lt;/author&gt;&lt;author&gt;Chang, Y. C.&lt;/author&gt;&lt;/authors&gt;&lt;/contributors&gt;&lt;titles&gt;&lt;title&gt;Tissue type plasminogen activator level and caseinolytic activity in clinically healthy and inflamed human dental pulp&lt;/title&gt;&lt;secondary-title&gt;Journal of Dental Sciences&lt;/secondary-title&gt;&lt;/titles&gt;&lt;periodical&gt;&lt;full-title&gt;Journal of Dental Sciences&lt;/full-title&gt;&lt;abbr-1&gt;J Dent Sci&lt;/abbr-1&gt;&lt;/periodical&gt;&lt;pages&gt;152-156&lt;/pages&gt;&lt;volume&gt;2&lt;/volume&gt;&lt;number&gt;3&lt;/number&gt;&lt;dates&gt;&lt;year&gt;2007&lt;/year&gt;&lt;pub-dates&gt;&lt;date&gt;Sep&lt;/date&gt;&lt;/pub-dates&gt;&lt;/dates&gt;&lt;isbn&gt;1991-7902&lt;/isbn&gt;&lt;accession-num&gt;WOS:000254178500004&lt;/accession-num&gt;&lt;urls&gt;&lt;related-urls&gt;&lt;url&gt;&amp;lt;Go to ISI&amp;gt;://WOS:000254178500004&lt;/url&gt;&lt;/related-urls&gt;&lt;/urls&gt;&lt;remote-database-name&gt; Web of Science&lt;/remote-database-name&gt;&lt;modified-date&gt; all&lt;/modified-date&gt;&lt;/record&gt;&lt;/Cite&gt;&lt;/EndNote&gt;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68" w:tooltip="Huang, 2007 #117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68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35B419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4AD116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44271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9B6435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602577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8A0265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8AD76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7743C4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06FA7DE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3</w:t>
            </w:r>
          </w:p>
        </w:tc>
      </w:tr>
      <w:tr w:rsidR="005930DF" w:rsidRPr="00786914" w14:paraId="3E95EB92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05714DBF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Kokkas et al. 2007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Lb2trYXM8L0F1dGhvcj48WWVhcj4yMDA3PC9ZZWFyPjxS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Lb2trYXM8L0F1dGhvcj48WWVhcj4yMDA3PC9ZZWFyPjxS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43" w:tooltip="Kokkas, 2007 #62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43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6C0444B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908DC04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3ED7F6F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93EBA7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68330D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1F6170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8DF313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570604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  <w:vAlign w:val="center"/>
          </w:tcPr>
          <w:p w14:paraId="532B48D5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3</w:t>
            </w:r>
          </w:p>
        </w:tc>
      </w:tr>
      <w:tr w:rsidR="005930DF" w:rsidRPr="00786914" w14:paraId="12D34778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7B11DD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5F3809">
              <w:rPr>
                <w:rFonts w:ascii="Arial" w:hAnsi="Arial" w:cs="Arial"/>
                <w:sz w:val="16"/>
                <w:szCs w:val="16"/>
                <w:lang w:val="en-US"/>
              </w:rPr>
              <w:t>Caviedes-Bucheli</w:t>
            </w:r>
            <w:proofErr w:type="spellEnd"/>
            <w:r w:rsidRPr="005F3809">
              <w:rPr>
                <w:rFonts w:ascii="Arial" w:hAnsi="Arial" w:cs="Arial"/>
                <w:sz w:val="16"/>
                <w:szCs w:val="16"/>
                <w:lang w:val="en-US"/>
              </w:rPr>
              <w:t>, Moreno et al. 2008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&lt;EndNote&gt;&lt;Cite&gt;&lt;Author&gt;Caviedes-Bucheli&lt;/Author&gt;&lt;Year&gt;2008&lt;/Year&gt;&lt;RecNum&gt;118&lt;/RecNum&gt;&lt;DisplayText&gt;[93]&lt;/DisplayText&gt;&lt;record&gt;&lt;rec-number&gt;118&lt;/rec-number&gt;&lt;foreign-keys&gt;&lt;key app="EN" db-id="2fvpppd2fwadtsexxwm5zptcaedzxvp9vxz5" timestamp="1453252985"&gt;118&lt;/key&gt;&lt;/foreign-keys&gt;&lt;ref-type name="Journal Article"&gt;17&lt;/ref-type&gt;&lt;contributors&gt;&lt;authors&gt;&lt;author&gt;Caviedes-Bucheli, J.&lt;/author&gt;&lt;author&gt;Moreno, G. C.&lt;/author&gt;&lt;author&gt;Lopez, M. P.&lt;/author&gt;&lt;author&gt;Bermeo-Noguera, A. M.&lt;/author&gt;&lt;author&gt;Pacheco-Rodriguez, G.&lt;/author&gt;&lt;author&gt;Cuellar, A.&lt;/author&gt;&lt;author&gt;Munoz, H. R.&lt;/author&gt;&lt;/authors&gt;&lt;/contributors&gt;&lt;titles&gt;&lt;title&gt;Calcitonin gene-related peptide receptor expression in alternatively activated monocytes/macrophages during irreversible pulpitis&lt;/title&gt;&lt;secondary-title&gt;Journal of Endodontics&lt;/secondary-title&gt;&lt;/titles&gt;&lt;periodical&gt;&lt;full-title&gt;Journal of Endodontics&lt;/full-title&gt;&lt;abbr-1&gt;J Endod&lt;/abbr-1&gt;&lt;/periodical&gt;&lt;pages&gt;945-949&lt;/pages&gt;&lt;volume&gt;34&lt;/volume&gt;&lt;number&gt;8&lt;/number&gt;&lt;dates&gt;&lt;year&gt;2008&lt;/year&gt;&lt;pub-dates&gt;&lt;date&gt;Aug&lt;/date&gt;&lt;/pub-dates&gt;&lt;/dates&gt;&lt;isbn&gt;0099-2399&lt;/isbn&gt;&lt;accession-num&gt;18634925&lt;/accession-num&gt;&lt;urls&gt;&lt;related-urls&gt;&lt;url&gt;&amp;lt;Go to ISI&amp;gt;://WOS:000258082700005&lt;/url&gt;&lt;url&gt;http://ac.els-cdn.com/S0099239908004706/1-s2.0-S0099239908004706-main.pdf?_tid=aa36ba00-836a-11e3-9c13-00000aab0f26&amp;amp;acdnat=1390398169_398e97823bec4d231b62fcbc095aae04&lt;/url&gt;&lt;/related-urls&gt;&lt;/urls&gt;&lt;electronic-resource-num&gt;10.1016/j.joen.2008.05.011&lt;/electronic-resource-num&gt;&lt;remote-database-name&gt; Web of Science&lt;/remote-database-name&gt;&lt;modified-date&gt; all&lt;/modified-date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93" w:tooltip="Caviedes-Bucheli, 2008 #118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93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690C3F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07B93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59FF4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A3F1E9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842F5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180EB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F87517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B0D69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B2418AB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2</w:t>
            </w:r>
          </w:p>
        </w:tc>
      </w:tr>
      <w:tr w:rsidR="005930DF" w:rsidRPr="00786914" w14:paraId="0F0BB7D6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4E6976EC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da Silva et al. 2008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kYSBTaWx2YTwvQXV0aG9yPjxZZWFyPjIwMDg8L1llYXI+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kYSBTaWx2YTwvQXV0aG9yPjxZZWFyPjIwMDg8L1llYXI+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78" w:tooltip="da Silva, 2008 #119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78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3F041BA5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1BA54F9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FEB857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96ADFE4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141C359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19410D85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FB0601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C64063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  <w:vAlign w:val="center"/>
          </w:tcPr>
          <w:p w14:paraId="04501394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4</w:t>
            </w:r>
          </w:p>
        </w:tc>
      </w:tr>
      <w:tr w:rsidR="005930DF" w:rsidRPr="00786914" w14:paraId="157E70D0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984084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Jiang et al. 2008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KaWFuZzwvQXV0aG9yPjxZZWFyPjIwMDg8L1llYXI+PFJl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KaWFuZzwvQXV0aG9yPjxZZWFyPjIwMDg8L1llYXI+PFJl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61" w:tooltip="Jiang, 2008 #120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61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EFF58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A9F867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AB7D8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FAA1E4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21948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4CAE35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C3D796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324F09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C0EF94A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4</w:t>
            </w:r>
          </w:p>
        </w:tc>
      </w:tr>
      <w:tr w:rsidR="005930DF" w:rsidRPr="00786914" w14:paraId="5DDE0E0D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EBAA8D1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Karapanou et al. 2008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LYXJhcGFub3U8L0F1dGhvcj48WWVhcj4yMDA4PC9ZZWFy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LYXJhcGFub3U8L0F1dGhvcj48WWVhcj4yMDA4PC9ZZWFy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1" w:tooltip="Karapanou, 2008 #18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1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49EB17D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AFD881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4B5B9C8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149182C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D53A114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C57555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3D725CC6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75DF42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  <w:vAlign w:val="center"/>
          </w:tcPr>
          <w:p w14:paraId="1A6CE01A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6</w:t>
            </w:r>
          </w:p>
        </w:tc>
      </w:tr>
      <w:tr w:rsidR="005930DF" w:rsidRPr="00786914" w14:paraId="6A4638DD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CDE2F0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Huang et al. 2009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IdWFuZzwvQXV0aG9yPjxZZWFyPjIwMDk8L1llYXI+PFJl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IdWFuZzwvQXV0aG9yPjxZZWFyPjIwMDk8L1llYXI+PFJl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62" w:tooltip="Huang, 2009 #121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62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87DF57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8FD16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60B96E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B66B2F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3AA2B9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8152F8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58E40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31157F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7127604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5</w:t>
            </w:r>
          </w:p>
        </w:tc>
      </w:tr>
      <w:tr w:rsidR="005930DF" w:rsidRPr="00786914" w14:paraId="5E848E55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3006615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Keller et al. 2009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LZWxsZXI8L0F1dGhvcj48WWVhcj4yMDA5PC9ZZWFyPjxS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LZWxsZXI8L0F1dGhvcj48WWVhcj4yMDA5PC9ZZWFyPjxS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56" w:tooltip="Keller, 2009 #122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56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158E767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AB247F7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147F97A4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DE917EF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2483637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754C8B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AA46A72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4094751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  <w:vAlign w:val="center"/>
          </w:tcPr>
          <w:p w14:paraId="1A5C35B1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3</w:t>
            </w:r>
          </w:p>
        </w:tc>
      </w:tr>
      <w:tr w:rsidR="005930DF" w:rsidRPr="00786914" w14:paraId="1995BDA9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553437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Paris et al. 2009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QYXJpczwvQXV0aG9yPjxZZWFyPjIwMDk8L1llYXI+PFJl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QYXJpczwvQXV0aG9yPjxZZWFyPjIwMDk8L1llYXI+PFJl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50" w:tooltip="Paris, 2009 #123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50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C0D395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81DE69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3E2F79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AFF9D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0F9DFE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2CF5CF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DEEC8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25BBB6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69EEA78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3</w:t>
            </w:r>
          </w:p>
        </w:tc>
      </w:tr>
      <w:tr w:rsidR="005930DF" w:rsidRPr="00786914" w14:paraId="3FE88411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099BB7D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Silva et al. 2009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TaWx2YTwvQXV0aG9yPjxZZWFyPjIwMDk8L1llYXI+PFJl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TaWx2YTwvQXV0aG9yPjxZZWFyPjIwMDk8L1llYXI+PFJl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51" w:tooltip="Silva, 2009 #124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51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44BA5BA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3C5A6304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2957262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A5202F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7480D1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22B7CB4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95BF28F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07754ABE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  <w:vAlign w:val="center"/>
          </w:tcPr>
          <w:p w14:paraId="39C118FD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5</w:t>
            </w:r>
          </w:p>
        </w:tc>
      </w:tr>
      <w:tr w:rsidR="005930DF" w:rsidRPr="00786914" w14:paraId="3D109EDD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1F5811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highlight w:val="green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Li et al. 2011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MaTwvQXV0aG9yPjxZZWFyPjIwMTE8L1llYXI+PFJlY051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MaTwvQXV0aG9yPjxZZWFyPjIwMTE8L1llYXI+PFJlY051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57" w:tooltip="Li, 2011 #125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57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82607E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BC6CD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A8F869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4E886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D26F2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FE8EA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B252B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1CE27F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829F7B5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5</w:t>
            </w:r>
          </w:p>
        </w:tc>
      </w:tr>
      <w:tr w:rsidR="005930DF" w:rsidRPr="00786914" w14:paraId="7A54EEAD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41AB6265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Zehnder et al. 2011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aZWhuZGVyPC9BdXRob3I+PFllYXI+MjAxMTwvWWVhcj48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aZWhuZGVyPC9BdXRob3I+PFllYXI+MjAxMTwvWWVhcj48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33" w:tooltip="Zehnder, 2011 #22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33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6EA9BE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16CA7C4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06CEDC8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DEAFAD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3AA67E4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048024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058B2686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46518AEB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  <w:vAlign w:val="center"/>
          </w:tcPr>
          <w:p w14:paraId="414B219A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6</w:t>
            </w:r>
          </w:p>
        </w:tc>
      </w:tr>
      <w:tr w:rsidR="005930DF" w:rsidRPr="00786914" w14:paraId="1542A4BE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556BF8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Suwanchai et al. 2012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TdXdhbmNoYWk8L0F1dGhvcj48WWVhcj4yMDEyPC9ZZWFy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TdXdhbmNoYWk8L0F1dGhvcj48WWVhcj4yMDEyPC9ZZWFy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66" w:tooltip="Suwanchai, 2012 #126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66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1BCC28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73E3D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F76EC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6124A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C6FCA5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D71CB4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7532A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243377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1D72210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2</w:t>
            </w:r>
          </w:p>
        </w:tc>
      </w:tr>
      <w:tr w:rsidR="005930DF" w:rsidRPr="00786914" w14:paraId="6A1E0071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38B6DA33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Zhong et al. 2012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aaG9uZzwvQXV0aG9yPjxZZWFyPjIwMTI8L1llYXI+PFJl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aaG9uZzwvQXV0aG9yPjxZZWFyPjIwMTI8L1llYXI+PFJl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94" w:tooltip="Zhong, 2012 #43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94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9DDB3D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94811DF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4CE273A6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67B86C4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BEDD069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1D6149B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38562888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C5DB994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  <w:vAlign w:val="center"/>
          </w:tcPr>
          <w:p w14:paraId="12A54A3F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5</w:t>
            </w:r>
          </w:p>
        </w:tc>
      </w:tr>
      <w:tr w:rsidR="005930DF" w:rsidRPr="00786914" w14:paraId="4A9540A2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03D9AD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Abd-Elmeguid et al. 2013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BYmQtRWxtZWd1aWQ8L0F1dGhvcj48WWVhcj4yMDEzPC9Z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BYmQtRWxtZWd1aWQ8L0F1dGhvcj48WWVhcj4yMDEzPC9Z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49" w:tooltip="Abd-Elmeguid, 2013 #127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49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C28788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D64365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E47578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7B7F7E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D6EB3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09E8FB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3BBCC6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C5DEB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2FE8DDE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5</w:t>
            </w:r>
          </w:p>
        </w:tc>
      </w:tr>
      <w:tr w:rsidR="005930DF" w:rsidRPr="00786914" w14:paraId="718ACDA8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5ADD6F86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Accorsi-Mendonca et al. 2013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BY2NvcnNpLU1lbmRvbmNhPC9BdXRob3I+PFllYXI+MjAx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=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BY2NvcnNpLU1lbmRvbmNhPC9BdXRob3I+PFllYXI+MjAx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==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64" w:tooltip="Accorsi-Mendonca, 2013 #128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64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C0C5E5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018D0B34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1AF36F48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0800E923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25FCA9B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9087476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0468CF4A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43E501C8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  <w:vAlign w:val="center"/>
          </w:tcPr>
          <w:p w14:paraId="43821C77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4</w:t>
            </w:r>
          </w:p>
        </w:tc>
      </w:tr>
      <w:tr w:rsidR="005930DF" w:rsidRPr="00786914" w14:paraId="54EDC96F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008A5B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Dong et al. 2013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Eb25nPC9BdXRob3I+PFllYXI+MjAxMzwvWWVhcj48UmVj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Eb25nPC9BdXRob3I+PFllYXI+MjAxMzwvWWVhcj48UmVj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95" w:tooltip="Dong, 2013 #129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95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C8CDA7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865E9B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E8191B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17EE82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25D8EE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FFE4EC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FE0FFF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B8707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7BE91D8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6</w:t>
            </w:r>
          </w:p>
        </w:tc>
      </w:tr>
      <w:tr w:rsidR="005930DF" w:rsidRPr="00786914" w14:paraId="76CD0481" w14:textId="77777777" w:rsidTr="005E3DEB">
        <w:trPr>
          <w:trHeight w:val="300"/>
        </w:trPr>
        <w:tc>
          <w:tcPr>
            <w:tcW w:w="22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4155897B" w14:textId="77777777" w:rsidR="005930DF" w:rsidRPr="00786914" w:rsidRDefault="005930DF" w:rsidP="005E3DEB">
            <w:pPr>
              <w:tabs>
                <w:tab w:val="left" w:pos="2880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 xml:space="preserve">Elsalhy et al. 2013 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FbHNhbGh5PC9BdXRob3I+PFllYXI+MjAxMzwvWWVhcj48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FbHNhbGh5PC9BdXRob3I+PFllYXI+MjAxMzwvWWVhcj48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</w:fldData>
              </w:fldCha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instrText xml:space="preserve"> ADDIN EN.CITE.DATA  </w:instrTex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45" w:tooltip="Elsalhy, 2013 #64" w:history="1">
              <w:r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45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09880B94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4330E2B7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457657E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681809F1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D42638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6F0167D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739BB650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  <w:vAlign w:val="center"/>
          </w:tcPr>
          <w:p w14:paraId="37AE1379" w14:textId="77777777" w:rsidR="005930DF" w:rsidRPr="00786914" w:rsidRDefault="005930DF" w:rsidP="005E3DEB">
            <w:pPr>
              <w:tabs>
                <w:tab w:val="left" w:pos="2880"/>
              </w:tabs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E0E0E0"/>
            <w:vAlign w:val="center"/>
          </w:tcPr>
          <w:p w14:paraId="2C2DDEE7" w14:textId="77777777" w:rsidR="005930DF" w:rsidRPr="00786914" w:rsidRDefault="005930DF" w:rsidP="005E3DEB">
            <w:pPr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786914">
              <w:rPr>
                <w:rFonts w:ascii="Arial" w:hAnsi="Arial" w:cs="Arial"/>
                <w:sz w:val="16"/>
                <w:szCs w:val="16"/>
                <w:lang w:val="en-US"/>
              </w:rPr>
              <w:t>5</w:t>
            </w:r>
          </w:p>
        </w:tc>
      </w:tr>
    </w:tbl>
    <w:p w14:paraId="5AAB7828" w14:textId="77777777" w:rsidR="007932B3" w:rsidRDefault="007932B3" w:rsidP="007932B3">
      <w:pPr>
        <w:spacing w:after="200"/>
        <w:rPr>
          <w:rFonts w:ascii="Arial" w:hAnsi="Arial" w:cs="Arial"/>
          <w:lang w:val="en-US"/>
        </w:rPr>
      </w:pPr>
    </w:p>
    <w:p w14:paraId="6DB1BAB0" w14:textId="77777777" w:rsidR="00A52959" w:rsidRPr="00036CC8" w:rsidRDefault="00A52959" w:rsidP="00A52959">
      <w:pPr>
        <w:pStyle w:val="Textkrpereinzug"/>
        <w:spacing w:line="480" w:lineRule="auto"/>
        <w:jc w:val="both"/>
        <w:rPr>
          <w:rFonts w:ascii="Arial" w:hAnsi="Arial" w:cs="Arial"/>
          <w:b/>
          <w:sz w:val="28"/>
        </w:rPr>
      </w:pPr>
      <w:r w:rsidRPr="00036CC8">
        <w:rPr>
          <w:rFonts w:ascii="Arial" w:hAnsi="Arial" w:cs="Arial"/>
          <w:b/>
          <w:sz w:val="28"/>
        </w:rPr>
        <w:t>References</w:t>
      </w:r>
      <w:bookmarkStart w:id="0" w:name="_GoBack"/>
      <w:bookmarkEnd w:id="0"/>
    </w:p>
    <w:p w14:paraId="7CEF6306" w14:textId="77777777" w:rsidR="000B50FA" w:rsidRPr="00036CC8" w:rsidRDefault="00A52959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r w:rsidRPr="00036CC8">
        <w:rPr>
          <w:rFonts w:ascii="Arial" w:hAnsi="Arial" w:cs="Arial"/>
          <w:lang w:val="en-US"/>
        </w:rPr>
        <w:fldChar w:fldCharType="begin"/>
      </w:r>
      <w:r w:rsidRPr="00036CC8">
        <w:rPr>
          <w:rFonts w:ascii="Arial" w:hAnsi="Arial" w:cs="Arial"/>
          <w:lang w:val="en-US"/>
        </w:rPr>
        <w:instrText xml:space="preserve"> ADDIN EN.REFLIST </w:instrText>
      </w:r>
      <w:r w:rsidRPr="00036CC8">
        <w:rPr>
          <w:rFonts w:ascii="Arial" w:hAnsi="Arial" w:cs="Arial"/>
          <w:lang w:val="en-US"/>
        </w:rPr>
        <w:fldChar w:fldCharType="separate"/>
      </w:r>
      <w:bookmarkStart w:id="1" w:name="_ENREF_86"/>
      <w:r w:rsidRPr="00036CC8">
        <w:rPr>
          <w:rFonts w:ascii="Arial" w:hAnsi="Arial" w:cs="Arial"/>
          <w:lang w:val="en-US"/>
        </w:rPr>
        <w:t xml:space="preserve"> </w:t>
      </w:r>
      <w:bookmarkEnd w:id="1"/>
      <w:r w:rsidR="000B50FA" w:rsidRPr="00036CC8">
        <w:rPr>
          <w:rFonts w:ascii="Arial" w:hAnsi="Arial" w:cs="Arial"/>
        </w:rPr>
        <w:fldChar w:fldCharType="begin"/>
      </w:r>
      <w:r w:rsidR="000B50FA" w:rsidRPr="00036CC8">
        <w:rPr>
          <w:rFonts w:ascii="Arial" w:hAnsi="Arial" w:cs="Arial"/>
        </w:rPr>
        <w:instrText xml:space="preserve"> ADDIN EN.REFLIST </w:instrText>
      </w:r>
      <w:r w:rsidR="000B50FA" w:rsidRPr="00036CC8">
        <w:rPr>
          <w:rFonts w:ascii="Arial" w:hAnsi="Arial" w:cs="Arial"/>
        </w:rPr>
        <w:fldChar w:fldCharType="separate"/>
      </w:r>
      <w:bookmarkStart w:id="2" w:name="_ENREF_1"/>
      <w:r w:rsidR="000B50FA" w:rsidRPr="00036CC8">
        <w:rPr>
          <w:rFonts w:ascii="Arial" w:hAnsi="Arial" w:cs="Arial"/>
          <w:noProof/>
        </w:rPr>
        <w:t>1.</w:t>
      </w:r>
      <w:r w:rsidR="000B50FA" w:rsidRPr="00036CC8">
        <w:rPr>
          <w:rFonts w:ascii="Arial" w:hAnsi="Arial" w:cs="Arial"/>
          <w:noProof/>
        </w:rPr>
        <w:tab/>
        <w:t xml:space="preserve">Karapanou V, Kempuraj D, Theoharides TC. Interleukin-8 is increased in gingival crevicular fluid from patients with acute pulpitis. J Endod. 2008;34: 148-151. doi: 10.1016/j.joen.2007.10.022 PMID: 18215670 </w:t>
      </w:r>
      <w:bookmarkEnd w:id="2"/>
    </w:p>
    <w:p w14:paraId="2CE8F8D5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3" w:name="_ENREF_33"/>
      <w:r w:rsidRPr="00036CC8">
        <w:rPr>
          <w:rFonts w:ascii="Arial" w:hAnsi="Arial" w:cs="Arial"/>
          <w:noProof/>
        </w:rPr>
        <w:t>33.</w:t>
      </w:r>
      <w:r w:rsidRPr="00036CC8">
        <w:rPr>
          <w:rFonts w:ascii="Arial" w:hAnsi="Arial" w:cs="Arial"/>
          <w:noProof/>
        </w:rPr>
        <w:tab/>
        <w:t xml:space="preserve">Zehnder M, Wegehaupt FJ, Attin T. A first study on the usefulness of matrix metalloproteinase 9 from dentinal fluid to indicate pulp inflammation. J Endod. 2011;37: 17-20. doi: 10.1016/j.joen.2010.10.003 PMID: 21146069 </w:t>
      </w:r>
      <w:bookmarkEnd w:id="3"/>
    </w:p>
    <w:p w14:paraId="66FE61D4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4" w:name="_ENREF_41"/>
      <w:r w:rsidRPr="00036CC8">
        <w:rPr>
          <w:rFonts w:ascii="Arial" w:hAnsi="Arial" w:cs="Arial"/>
          <w:noProof/>
        </w:rPr>
        <w:t>41.</w:t>
      </w:r>
      <w:r w:rsidRPr="00036CC8">
        <w:rPr>
          <w:rFonts w:ascii="Arial" w:hAnsi="Arial" w:cs="Arial"/>
          <w:noProof/>
        </w:rPr>
        <w:tab/>
        <w:t xml:space="preserve">Lepinski AM, Hargreaves KM, Goodis HE, Bowles WR. Bradykinin levels in dental pulp by microdialysis. J Endod. 2000;26: 744-747. doi: 10.1097/00004770-200012000-00020 PMID: 11471646 </w:t>
      </w:r>
      <w:bookmarkEnd w:id="4"/>
    </w:p>
    <w:p w14:paraId="47FBE1D9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5" w:name="_ENREF_42"/>
      <w:r w:rsidRPr="00036CC8">
        <w:rPr>
          <w:rFonts w:ascii="Arial" w:hAnsi="Arial" w:cs="Arial"/>
          <w:noProof/>
        </w:rPr>
        <w:t>42.</w:t>
      </w:r>
      <w:r w:rsidRPr="00036CC8">
        <w:rPr>
          <w:rFonts w:ascii="Arial" w:hAnsi="Arial" w:cs="Arial"/>
          <w:noProof/>
        </w:rPr>
        <w:tab/>
        <w:t xml:space="preserve">Bowles WR, Withrow JC, Lepinski AM, Hargreaves KM. Tissue levels of immunoreactive substance P are increased in patients with irreversible pulpitis. J Endod. 2003;29: 265-267. doi: 10.1097/00004770-200304000-00009 PMID: 12701777 </w:t>
      </w:r>
      <w:bookmarkEnd w:id="5"/>
    </w:p>
    <w:p w14:paraId="251427E3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6" w:name="_ENREF_43"/>
      <w:r w:rsidRPr="00036CC8">
        <w:rPr>
          <w:rFonts w:ascii="Arial" w:hAnsi="Arial" w:cs="Arial"/>
          <w:noProof/>
        </w:rPr>
        <w:t>43.</w:t>
      </w:r>
      <w:r w:rsidRPr="00036CC8">
        <w:rPr>
          <w:rFonts w:ascii="Arial" w:hAnsi="Arial" w:cs="Arial"/>
          <w:noProof/>
        </w:rPr>
        <w:tab/>
        <w:t xml:space="preserve">Kokkas AB, Goulas A, Varsamidis K, Mirtsou V, Tziafas D. Irreversible but not reversible pulpitis is associated with up-regulation of tumour necrosis factor-alpha gene expression in human pulp. Int Endod J. 2007;40: 198-203. doi: 10.1111/j.1365-2591.2007.01215.x PMID: 17305696 </w:t>
      </w:r>
      <w:bookmarkEnd w:id="6"/>
    </w:p>
    <w:p w14:paraId="114AF214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7" w:name="_ENREF_44"/>
      <w:r w:rsidRPr="00036CC8">
        <w:rPr>
          <w:rFonts w:ascii="Arial" w:hAnsi="Arial" w:cs="Arial"/>
          <w:noProof/>
        </w:rPr>
        <w:t>44.</w:t>
      </w:r>
      <w:r w:rsidRPr="00036CC8">
        <w:rPr>
          <w:rFonts w:ascii="Arial" w:hAnsi="Arial" w:cs="Arial"/>
          <w:noProof/>
        </w:rPr>
        <w:tab/>
        <w:t xml:space="preserve">Nakanishi T, Matsuo T, Ebisu S. Quantitative analysis of immunoglobulins and inflammatory factors in human pulpal blood from exposed pulps. J Endod. 1995;21: 131-136.  PMID: 7561655 </w:t>
      </w:r>
      <w:bookmarkEnd w:id="7"/>
    </w:p>
    <w:p w14:paraId="0335AF1A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8" w:name="_ENREF_45"/>
      <w:r w:rsidRPr="00036CC8">
        <w:rPr>
          <w:rFonts w:ascii="Arial" w:hAnsi="Arial" w:cs="Arial"/>
          <w:noProof/>
        </w:rPr>
        <w:t>45.</w:t>
      </w:r>
      <w:r w:rsidRPr="00036CC8">
        <w:rPr>
          <w:rFonts w:ascii="Arial" w:hAnsi="Arial" w:cs="Arial"/>
          <w:noProof/>
        </w:rPr>
        <w:tab/>
        <w:t xml:space="preserve">Elsalhy M, Azizieh F, Raghupathy R. Cytokines as diagnostic markers of pulpal inflammation. Int Endod J. 2013;46: 573-580. doi: 10.1111/iej.12030 PMID: 23240887 </w:t>
      </w:r>
      <w:bookmarkEnd w:id="8"/>
    </w:p>
    <w:p w14:paraId="3D8B3703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9" w:name="_ENREF_46"/>
      <w:r w:rsidRPr="00036CC8">
        <w:rPr>
          <w:rFonts w:ascii="Arial" w:hAnsi="Arial" w:cs="Arial"/>
          <w:noProof/>
        </w:rPr>
        <w:t>46.</w:t>
      </w:r>
      <w:r w:rsidRPr="00036CC8">
        <w:rPr>
          <w:rFonts w:ascii="Arial" w:hAnsi="Arial" w:cs="Arial"/>
          <w:noProof/>
        </w:rPr>
        <w:tab/>
        <w:t xml:space="preserve">Evcil MS, Keles A, Uzun I, Demircan B, Koseoglu M. Nitric oxide levels in serum of patients with symptomatic irreversible pulpitis. J Pain Palliat Care Pharmacother. 2006;20: 15-19.  PMID: 16687351 </w:t>
      </w:r>
      <w:bookmarkEnd w:id="9"/>
    </w:p>
    <w:p w14:paraId="20CA3B45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10" w:name="_ENREF_47"/>
      <w:r w:rsidRPr="00036CC8">
        <w:rPr>
          <w:rFonts w:ascii="Arial" w:hAnsi="Arial" w:cs="Arial"/>
          <w:noProof/>
        </w:rPr>
        <w:t>47.</w:t>
      </w:r>
      <w:r w:rsidRPr="00036CC8">
        <w:rPr>
          <w:rFonts w:ascii="Arial" w:hAnsi="Arial" w:cs="Arial"/>
          <w:noProof/>
        </w:rPr>
        <w:tab/>
        <w:t xml:space="preserve">Cohen JS, Reader A, Fertel R, Beck M, Meyers WJ. A radioimmunoassay determination of the concentrations of prostaglandins E2 and F2alpha in painful and asymptomatic human dental pulps. J Endod. 1985;11: 330-335.  PMID: 3863874 </w:t>
      </w:r>
      <w:bookmarkEnd w:id="10"/>
    </w:p>
    <w:p w14:paraId="095093FF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11" w:name="_ENREF_48"/>
      <w:r w:rsidRPr="00036CC8">
        <w:rPr>
          <w:rFonts w:ascii="Arial" w:hAnsi="Arial" w:cs="Arial"/>
          <w:noProof/>
        </w:rPr>
        <w:t>48.</w:t>
      </w:r>
      <w:r w:rsidRPr="00036CC8">
        <w:rPr>
          <w:rFonts w:ascii="Arial" w:hAnsi="Arial" w:cs="Arial"/>
          <w:noProof/>
        </w:rPr>
        <w:tab/>
        <w:t xml:space="preserve">Zehnder M, Delaleu N, Du Y, Bickel M. Cytokine gene expression--part of host defence in pulpitis. Cytokine. 2003;22: 84-88.  PMID: 12849707 </w:t>
      </w:r>
      <w:bookmarkEnd w:id="11"/>
    </w:p>
    <w:p w14:paraId="734A4D83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12" w:name="_ENREF_49"/>
      <w:r w:rsidRPr="00036CC8">
        <w:rPr>
          <w:rFonts w:ascii="Arial" w:hAnsi="Arial" w:cs="Arial"/>
          <w:noProof/>
        </w:rPr>
        <w:t>49.</w:t>
      </w:r>
      <w:r w:rsidRPr="00036CC8">
        <w:rPr>
          <w:rFonts w:ascii="Arial" w:hAnsi="Arial" w:cs="Arial"/>
          <w:noProof/>
        </w:rPr>
        <w:tab/>
        <w:t xml:space="preserve">Abd-Elmeguid A, Abdeldayem M, Kline LW, Moqbel R, Vliagoftis H, Yu DC. Osteocalcin expression in pulp inflammation. J Endod. 2013;39: 865-872. doi: 10.1016/j.joen.2012.12.035 PMID: 23791253 </w:t>
      </w:r>
      <w:bookmarkEnd w:id="12"/>
    </w:p>
    <w:p w14:paraId="048C9D6B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13" w:name="_ENREF_50"/>
      <w:r w:rsidRPr="00036CC8">
        <w:rPr>
          <w:rFonts w:ascii="Arial" w:hAnsi="Arial" w:cs="Arial"/>
          <w:noProof/>
        </w:rPr>
        <w:t>50.</w:t>
      </w:r>
      <w:r w:rsidRPr="00036CC8">
        <w:rPr>
          <w:rFonts w:ascii="Arial" w:hAnsi="Arial" w:cs="Arial"/>
          <w:noProof/>
        </w:rPr>
        <w:tab/>
        <w:t xml:space="preserve">Paris S, Wolgin M, Kielbassa AM, Pries A, Zakrzewicz A. Gene expression of human beta-defensins in healthy and inflamed human dental pulps. J Endod. 2009;35: 520-523. doi: 10.1016/j.joen.2008.12.015 PMID: 19345797 </w:t>
      </w:r>
      <w:bookmarkEnd w:id="13"/>
    </w:p>
    <w:p w14:paraId="217FCB0B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14" w:name="_ENREF_51"/>
      <w:r w:rsidRPr="00036CC8">
        <w:rPr>
          <w:rFonts w:ascii="Arial" w:hAnsi="Arial" w:cs="Arial"/>
          <w:noProof/>
        </w:rPr>
        <w:t>51.</w:t>
      </w:r>
      <w:r w:rsidRPr="00036CC8">
        <w:rPr>
          <w:rFonts w:ascii="Arial" w:hAnsi="Arial" w:cs="Arial"/>
          <w:noProof/>
        </w:rPr>
        <w:tab/>
        <w:t xml:space="preserve">Silva AC, Faria MR, Fontes A, Campos MS, Cavalcanti BN. Interleukin-1 beta and interleukin-8 in healthy and inflamed dental pulps. J Appl Oral Sci. 2009;17: 527-532.  PMID: 19936537 </w:t>
      </w:r>
      <w:bookmarkEnd w:id="14"/>
    </w:p>
    <w:p w14:paraId="3E9D2F2D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15" w:name="_ENREF_52"/>
      <w:r w:rsidRPr="00036CC8">
        <w:rPr>
          <w:rFonts w:ascii="Arial" w:hAnsi="Arial" w:cs="Arial"/>
          <w:noProof/>
        </w:rPr>
        <w:t>52.</w:t>
      </w:r>
      <w:r w:rsidRPr="00036CC8">
        <w:rPr>
          <w:rFonts w:ascii="Arial" w:hAnsi="Arial" w:cs="Arial"/>
          <w:noProof/>
        </w:rPr>
        <w:tab/>
        <w:t xml:space="preserve">Rauschenberger CR, Bailey JC, Cootauco CJ. Detection of human IL-2 in normal and inflamed dental pulps. J Endod. 1997;23: 366-370. doi: 10.1016/S0099-2399(97)80184-7 PMID: 9545944 </w:t>
      </w:r>
      <w:bookmarkEnd w:id="15"/>
    </w:p>
    <w:p w14:paraId="2F27A472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16" w:name="_ENREF_53"/>
      <w:r w:rsidRPr="00036CC8">
        <w:rPr>
          <w:rFonts w:ascii="Arial" w:hAnsi="Arial" w:cs="Arial"/>
          <w:noProof/>
        </w:rPr>
        <w:t>53.</w:t>
      </w:r>
      <w:r w:rsidRPr="00036CC8">
        <w:rPr>
          <w:rFonts w:ascii="Arial" w:hAnsi="Arial" w:cs="Arial"/>
          <w:noProof/>
        </w:rPr>
        <w:tab/>
        <w:t xml:space="preserve">Anderson LM, Dumsha TC, McDonald NJ, Spitznagel JK, Jr. Evaluating IL-2 levels in human pulp tissue. J Endod. 2002;28: 651-655. doi: 10.1097/00004770-200209000-00006 PMID: 12236309 </w:t>
      </w:r>
      <w:bookmarkEnd w:id="16"/>
    </w:p>
    <w:p w14:paraId="1EDC6DC0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17" w:name="_ENREF_54"/>
      <w:r w:rsidRPr="00036CC8">
        <w:rPr>
          <w:rFonts w:ascii="Arial" w:hAnsi="Arial" w:cs="Arial"/>
          <w:noProof/>
        </w:rPr>
        <w:t>54.</w:t>
      </w:r>
      <w:r w:rsidRPr="00036CC8">
        <w:rPr>
          <w:rFonts w:ascii="Arial" w:hAnsi="Arial" w:cs="Arial"/>
          <w:noProof/>
        </w:rPr>
        <w:tab/>
        <w:t xml:space="preserve">Huang GT, Potente AP, Kim JW, Chugal N, Zhang X. Increased interleukin-8 expression in inflamed human dental pulps. Oral Surg Oral Med Oral Pathol Oral Radiol Endod. 1999;88: 214-220.  PMID: 10468466 </w:t>
      </w:r>
      <w:bookmarkEnd w:id="17"/>
    </w:p>
    <w:p w14:paraId="096B2B68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18" w:name="_ENREF_55"/>
      <w:r w:rsidRPr="00036CC8">
        <w:rPr>
          <w:rFonts w:ascii="Arial" w:hAnsi="Arial" w:cs="Arial"/>
          <w:noProof/>
        </w:rPr>
        <w:t>55.</w:t>
      </w:r>
      <w:r w:rsidRPr="00036CC8">
        <w:rPr>
          <w:rFonts w:ascii="Arial" w:hAnsi="Arial" w:cs="Arial"/>
          <w:noProof/>
        </w:rPr>
        <w:tab/>
        <w:t xml:space="preserve">Pezelj-Ribaric S, Anic I, Brekalo I, Miletic I, Hasan M, Simunovic-Soskic M. Detection of tumor necrosis factor alpha in normal and inflamed human dental pulps. Arch Med Res. 2002;33: 482-484.  PMID: 12459320 </w:t>
      </w:r>
      <w:bookmarkEnd w:id="18"/>
    </w:p>
    <w:p w14:paraId="6F6CE149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19" w:name="_ENREF_56"/>
      <w:r w:rsidRPr="00036CC8">
        <w:rPr>
          <w:rFonts w:ascii="Arial" w:hAnsi="Arial" w:cs="Arial"/>
          <w:noProof/>
        </w:rPr>
        <w:t>56.</w:t>
      </w:r>
      <w:r w:rsidRPr="00036CC8">
        <w:rPr>
          <w:rFonts w:ascii="Arial" w:hAnsi="Arial" w:cs="Arial"/>
          <w:noProof/>
        </w:rPr>
        <w:tab/>
        <w:t>Keller JF, Carrouel F, Staquet MJ, Kufer TA, Baudouin C, Msika P, et al. Expression of NOD2 is increased in inflamed human dental pulps and lipoteichoic acid-stimulated odontoblast-like cells. Innate immunity. 2009;17: 29-34. doi: 10.1177/1753425909348527 PMID: 19880660</w:t>
      </w:r>
      <w:bookmarkEnd w:id="19"/>
    </w:p>
    <w:p w14:paraId="3F0BA9AD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20" w:name="_ENREF_57"/>
      <w:r w:rsidRPr="00036CC8">
        <w:rPr>
          <w:rFonts w:ascii="Arial" w:hAnsi="Arial" w:cs="Arial"/>
          <w:noProof/>
        </w:rPr>
        <w:t>57.</w:t>
      </w:r>
      <w:r w:rsidRPr="00036CC8">
        <w:rPr>
          <w:rFonts w:ascii="Arial" w:hAnsi="Arial" w:cs="Arial"/>
          <w:noProof/>
        </w:rPr>
        <w:tab/>
        <w:t xml:space="preserve">Li NN, Zhang ZM, Wang CK, Wang JR, Meng XP. Expression of MIP-1(alpha) mRNA in inflammed pulp tissue and its significance. J Jilin Univ Med. 2011;37: 312-314.   </w:t>
      </w:r>
      <w:bookmarkEnd w:id="20"/>
    </w:p>
    <w:p w14:paraId="3D792AF0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21" w:name="_ENREF_58"/>
      <w:r w:rsidRPr="00036CC8">
        <w:rPr>
          <w:rFonts w:ascii="Arial" w:hAnsi="Arial" w:cs="Arial"/>
          <w:noProof/>
        </w:rPr>
        <w:t>58.</w:t>
      </w:r>
      <w:r w:rsidRPr="00036CC8">
        <w:rPr>
          <w:rFonts w:ascii="Arial" w:hAnsi="Arial" w:cs="Arial"/>
          <w:noProof/>
        </w:rPr>
        <w:tab/>
        <w:t xml:space="preserve">Nakanishi T, Takahashi K, Hosokawa Y, Adachi T, Nakae H, Matsuo T. Expression of macrophage inflammatory protein 3alpha in human inflamed dental pulp tissue. J Endod. 2005;31: 84-87.  PMID: 15671814 </w:t>
      </w:r>
      <w:bookmarkEnd w:id="21"/>
    </w:p>
    <w:p w14:paraId="6C7111E6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22" w:name="_ENREF_59"/>
      <w:r w:rsidRPr="00036CC8">
        <w:rPr>
          <w:rFonts w:ascii="Arial" w:hAnsi="Arial" w:cs="Arial"/>
          <w:noProof/>
        </w:rPr>
        <w:t>59.</w:t>
      </w:r>
      <w:r w:rsidRPr="00036CC8">
        <w:rPr>
          <w:rFonts w:ascii="Arial" w:hAnsi="Arial" w:cs="Arial"/>
          <w:noProof/>
        </w:rPr>
        <w:tab/>
        <w:t xml:space="preserve">Piattelli A, Rubini C, Fioroni M, Tripodi D, Strocchi R. Transforming growth factor-beta 1 (TGF-beta 1) expression in normal healthy pulps and in those with irreversible pulpitis. Int Endod J. 2004;37: 114-119.  PMID: 14871177 </w:t>
      </w:r>
      <w:bookmarkEnd w:id="22"/>
    </w:p>
    <w:p w14:paraId="48C8A728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23" w:name="_ENREF_60"/>
      <w:r w:rsidRPr="00036CC8">
        <w:rPr>
          <w:rFonts w:ascii="Arial" w:hAnsi="Arial" w:cs="Arial"/>
          <w:noProof/>
        </w:rPr>
        <w:t>60.</w:t>
      </w:r>
      <w:r w:rsidRPr="00036CC8">
        <w:rPr>
          <w:rFonts w:ascii="Arial" w:hAnsi="Arial" w:cs="Arial"/>
          <w:noProof/>
        </w:rPr>
        <w:tab/>
        <w:t xml:space="preserve">Adachi T, Nakanishi T, Yumoto H, Hirao K, Takahashi K, Mukai K, et al. Caries-related bacteria and cytokines induce CXCL10 in dental pulp. J Dent Res. 2007;86: 1217-1222.  PMID: 18037659 </w:t>
      </w:r>
      <w:bookmarkEnd w:id="23"/>
    </w:p>
    <w:p w14:paraId="54C17415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24" w:name="_ENREF_61"/>
      <w:r w:rsidRPr="00036CC8">
        <w:rPr>
          <w:rFonts w:ascii="Arial" w:hAnsi="Arial" w:cs="Arial"/>
          <w:noProof/>
        </w:rPr>
        <w:t>61.</w:t>
      </w:r>
      <w:r w:rsidRPr="00036CC8">
        <w:rPr>
          <w:rFonts w:ascii="Arial" w:hAnsi="Arial" w:cs="Arial"/>
          <w:noProof/>
        </w:rPr>
        <w:tab/>
        <w:t xml:space="preserve">Jiang HW, Ling JQ, Gong QM. The expression of stromal cell-derived factor 1 (SDF-1) in inflamed human dental pulp. J Endod. 2008;34: 1351-1354. doi: 10.1016/j.joen.2008.07.023 PMID: 18928845 </w:t>
      </w:r>
      <w:bookmarkEnd w:id="24"/>
    </w:p>
    <w:p w14:paraId="1C8F3F92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25" w:name="_ENREF_62"/>
      <w:r w:rsidRPr="00036CC8">
        <w:rPr>
          <w:rFonts w:ascii="Arial" w:hAnsi="Arial" w:cs="Arial"/>
          <w:noProof/>
        </w:rPr>
        <w:t>62.</w:t>
      </w:r>
      <w:r w:rsidRPr="00036CC8">
        <w:rPr>
          <w:rFonts w:ascii="Arial" w:hAnsi="Arial" w:cs="Arial"/>
          <w:noProof/>
        </w:rPr>
        <w:tab/>
        <w:t xml:space="preserve">Huang FM, Tsai CH, Yang SF, Chang YC. The upregulation of oncostatin M in inflamed human dental pulps. Int Endod J. 2009;42: 627-631. doi: 10.1111/j.1365-2591.2009.01567.x PMID: 19467046 </w:t>
      </w:r>
      <w:bookmarkEnd w:id="25"/>
    </w:p>
    <w:p w14:paraId="3E8673C5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26" w:name="_ENREF_63"/>
      <w:r w:rsidRPr="00036CC8">
        <w:rPr>
          <w:rFonts w:ascii="Arial" w:hAnsi="Arial" w:cs="Arial"/>
          <w:noProof/>
        </w:rPr>
        <w:t>63.</w:t>
      </w:r>
      <w:r w:rsidRPr="00036CC8">
        <w:rPr>
          <w:rFonts w:ascii="Arial" w:hAnsi="Arial" w:cs="Arial"/>
          <w:noProof/>
        </w:rPr>
        <w:tab/>
        <w:t xml:space="preserve">Gusman H, Santana RB, Zehnder M. Matrix metalloproteinase levels and gelatinolytic activity in clinically healthy and inflamed human dental pulps. Eur J Oral Sci. 2002;110: 353-357.  PMID: 12664465 </w:t>
      </w:r>
      <w:bookmarkEnd w:id="26"/>
    </w:p>
    <w:p w14:paraId="47141B17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27" w:name="_ENREF_64"/>
      <w:r w:rsidRPr="00036CC8">
        <w:rPr>
          <w:rFonts w:ascii="Arial" w:hAnsi="Arial" w:cs="Arial"/>
          <w:noProof/>
        </w:rPr>
        <w:t>64.</w:t>
      </w:r>
      <w:r w:rsidRPr="00036CC8">
        <w:rPr>
          <w:rFonts w:ascii="Arial" w:hAnsi="Arial" w:cs="Arial"/>
          <w:noProof/>
        </w:rPr>
        <w:tab/>
        <w:t xml:space="preserve">Accorsi-Mendonca T, Silva EJ, Marcaccini AM, Gerlach RF, Duarte KM, Pardo AP, et al. Evaluation of gelatinases, tissue inhibitor of matrix metalloproteinase-2, and myeloperoxidase protein in healthy and inflamed human dental pulp tissue. J Endod. 2013;39: 879-882. doi: 10.1016/j.joen.2012.11.011 PMID: 23791255 </w:t>
      </w:r>
      <w:bookmarkEnd w:id="27"/>
    </w:p>
    <w:p w14:paraId="696028FB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28" w:name="_ENREF_65"/>
      <w:r w:rsidRPr="00036CC8">
        <w:rPr>
          <w:rFonts w:ascii="Arial" w:hAnsi="Arial" w:cs="Arial"/>
          <w:noProof/>
        </w:rPr>
        <w:t>65.</w:t>
      </w:r>
      <w:r w:rsidRPr="00036CC8">
        <w:rPr>
          <w:rFonts w:ascii="Arial" w:hAnsi="Arial" w:cs="Arial"/>
          <w:noProof/>
        </w:rPr>
        <w:tab/>
        <w:t xml:space="preserve">Tsai CH, Chen YJ, Huang FM, Su YF, Chang YC. The upregulation of matrix metalloproteinase-9 in inflamed human dental pulps. J Endod. 2005;31: 860-862.  PMID: 16306818 </w:t>
      </w:r>
      <w:bookmarkEnd w:id="28"/>
    </w:p>
    <w:p w14:paraId="2911070B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29" w:name="_ENREF_66"/>
      <w:r w:rsidRPr="00036CC8">
        <w:rPr>
          <w:rFonts w:ascii="Arial" w:hAnsi="Arial" w:cs="Arial"/>
          <w:noProof/>
        </w:rPr>
        <w:t>66.</w:t>
      </w:r>
      <w:r w:rsidRPr="00036CC8">
        <w:rPr>
          <w:rFonts w:ascii="Arial" w:hAnsi="Arial" w:cs="Arial"/>
          <w:noProof/>
        </w:rPr>
        <w:tab/>
        <w:t xml:space="preserve">Suwanchai A, Theerapiboon U, Chattipakorn N, Chattipakorn SC. NaV 1.8, but not NaV 1.9, is upregulated in the inflamed dental pulp tissue of human primary teeth. Int Endod J. 2012;45: 372-378. doi: 10.1111/j.1365-2591.2011.01986.x PMID: 22085016 </w:t>
      </w:r>
      <w:bookmarkEnd w:id="29"/>
    </w:p>
    <w:p w14:paraId="0D47ED04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30" w:name="_ENREF_67"/>
      <w:r w:rsidRPr="00036CC8">
        <w:rPr>
          <w:rFonts w:ascii="Arial" w:hAnsi="Arial" w:cs="Arial"/>
          <w:noProof/>
        </w:rPr>
        <w:t>67.</w:t>
      </w:r>
      <w:r w:rsidRPr="00036CC8">
        <w:rPr>
          <w:rFonts w:ascii="Arial" w:hAnsi="Arial" w:cs="Arial"/>
          <w:noProof/>
        </w:rPr>
        <w:tab/>
        <w:t xml:space="preserve">Huang FM, Tsai CH, Chen YJ, Liu CM, Chou MY, Chang YC. Upregulation of tissue-type plasminogen activator in inflamed human dental pulps. Int Endod J. 2005;38: 328-333.  PMID: 15876297 </w:t>
      </w:r>
      <w:bookmarkEnd w:id="30"/>
    </w:p>
    <w:p w14:paraId="1B5C78E3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31" w:name="_ENREF_68"/>
      <w:r w:rsidRPr="00036CC8">
        <w:rPr>
          <w:rFonts w:ascii="Arial" w:hAnsi="Arial" w:cs="Arial"/>
          <w:noProof/>
        </w:rPr>
        <w:t>68.</w:t>
      </w:r>
      <w:r w:rsidRPr="00036CC8">
        <w:rPr>
          <w:rFonts w:ascii="Arial" w:hAnsi="Arial" w:cs="Arial"/>
          <w:noProof/>
        </w:rPr>
        <w:tab/>
        <w:t xml:space="preserve">Huang FM, Yang SF, Chen YJ, Tsai CH, Chang YC. Tissue type plasminogen activator level and caseinolytic activity in clinically healthy and inflamed human dental pulp. J Dent Sci. 2007;2: 152-156. </w:t>
      </w:r>
      <w:bookmarkEnd w:id="31"/>
    </w:p>
    <w:p w14:paraId="45966C6A" w14:textId="3DCB3316" w:rsidR="000B50FA" w:rsidRPr="00036CC8" w:rsidRDefault="005F7B9F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32" w:name="_ENREF_69"/>
      <w:r w:rsidRPr="00036CC8">
        <w:rPr>
          <w:rFonts w:ascii="Arial" w:hAnsi="Arial" w:cs="Arial"/>
          <w:noProof/>
        </w:rPr>
        <w:t>69.</w:t>
      </w:r>
      <w:r w:rsidRPr="00036CC8">
        <w:rPr>
          <w:rFonts w:ascii="Arial" w:hAnsi="Arial" w:cs="Arial"/>
          <w:noProof/>
        </w:rPr>
        <w:tab/>
        <w:t xml:space="preserve">Ge J, Ji J, Wang T. </w:t>
      </w:r>
      <w:r w:rsidR="000B50FA" w:rsidRPr="00036CC8">
        <w:rPr>
          <w:rFonts w:ascii="Arial" w:hAnsi="Arial" w:cs="Arial"/>
          <w:noProof/>
        </w:rPr>
        <w:t xml:space="preserve">Superoxide dismutase and malonyl </w:t>
      </w:r>
      <w:r w:rsidRPr="00036CC8">
        <w:rPr>
          <w:rFonts w:ascii="Arial" w:hAnsi="Arial" w:cs="Arial"/>
          <w:noProof/>
        </w:rPr>
        <w:t>dialdehyde in human pulp tissue</w:t>
      </w:r>
      <w:r w:rsidR="000B50FA" w:rsidRPr="00036CC8">
        <w:rPr>
          <w:rFonts w:ascii="Arial" w:hAnsi="Arial" w:cs="Arial"/>
          <w:noProof/>
        </w:rPr>
        <w:t xml:space="preserve">. Chung Hua Kou Chiang Hsueh Tsa Chih. 1996;31: 201-203.  PMID: 9592267 </w:t>
      </w:r>
      <w:bookmarkEnd w:id="32"/>
    </w:p>
    <w:p w14:paraId="36C9F114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33" w:name="_ENREF_70"/>
      <w:r w:rsidRPr="00036CC8">
        <w:rPr>
          <w:rFonts w:ascii="Arial" w:hAnsi="Arial" w:cs="Arial"/>
          <w:noProof/>
        </w:rPr>
        <w:t>70.</w:t>
      </w:r>
      <w:r w:rsidRPr="00036CC8">
        <w:rPr>
          <w:rFonts w:ascii="Arial" w:hAnsi="Arial" w:cs="Arial"/>
          <w:noProof/>
        </w:rPr>
        <w:tab/>
        <w:t xml:space="preserve">Tulunoglu O, Alacam A, Bastug M, Yavuzer S. Superoxide dismutase activity in healthy and inflamed pulp tissues of permanent teeth in children. J Clin Pediatr Dent. 1998;22: 341-345.  PMID: 9796506 </w:t>
      </w:r>
      <w:bookmarkEnd w:id="33"/>
    </w:p>
    <w:p w14:paraId="7C326C8C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34" w:name="_ENREF_71"/>
      <w:r w:rsidRPr="00036CC8">
        <w:rPr>
          <w:rFonts w:ascii="Arial" w:hAnsi="Arial" w:cs="Arial"/>
          <w:noProof/>
        </w:rPr>
        <w:t>71.</w:t>
      </w:r>
      <w:r w:rsidRPr="00036CC8">
        <w:rPr>
          <w:rFonts w:ascii="Arial" w:hAnsi="Arial" w:cs="Arial"/>
          <w:noProof/>
        </w:rPr>
        <w:tab/>
        <w:t xml:space="preserve">Bodor C, Matolcsy A, Bernath M. Elevated expression of Cu, Zn-SOD and Mn-SOD mRNA in inflamed dental pulp tissue. Int Endod J. 2007;40: 128-132.  PMID: 17229118 </w:t>
      </w:r>
      <w:bookmarkEnd w:id="34"/>
    </w:p>
    <w:p w14:paraId="357B205C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35" w:name="_ENREF_72"/>
      <w:r w:rsidRPr="00036CC8">
        <w:rPr>
          <w:rFonts w:ascii="Arial" w:hAnsi="Arial" w:cs="Arial"/>
          <w:noProof/>
        </w:rPr>
        <w:t>72.</w:t>
      </w:r>
      <w:r w:rsidRPr="00036CC8">
        <w:rPr>
          <w:rFonts w:ascii="Arial" w:hAnsi="Arial" w:cs="Arial"/>
          <w:noProof/>
        </w:rPr>
        <w:tab/>
        <w:t xml:space="preserve">Varvara G, Traini T, Esposito P, Caputi S, Perinetti G. Copper-zinc superoxide dismutase activity in healthy and inflamed human dental pulp. Int Endod J. 2005;38: 195-199.  PMID: 15743423 </w:t>
      </w:r>
      <w:bookmarkEnd w:id="35"/>
    </w:p>
    <w:p w14:paraId="4F9539AB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36" w:name="_ENREF_73"/>
      <w:r w:rsidRPr="00036CC8">
        <w:rPr>
          <w:rFonts w:ascii="Arial" w:hAnsi="Arial" w:cs="Arial"/>
          <w:noProof/>
        </w:rPr>
        <w:t>73.</w:t>
      </w:r>
      <w:r w:rsidRPr="00036CC8">
        <w:rPr>
          <w:rFonts w:ascii="Arial" w:hAnsi="Arial" w:cs="Arial"/>
          <w:noProof/>
        </w:rPr>
        <w:tab/>
        <w:t xml:space="preserve">Cootauco CJ, Rauschenberger CR, Nauman RK. Immunocytochemical distribution of human PMN elastase and cathepsin-G in dental pulp. J Dent Res. 1993;72: 1485-1490.  PMID: 7693782 </w:t>
      </w:r>
      <w:bookmarkEnd w:id="36"/>
    </w:p>
    <w:p w14:paraId="2AD24391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37" w:name="_ENREF_74"/>
      <w:r w:rsidRPr="00036CC8">
        <w:rPr>
          <w:rFonts w:ascii="Arial" w:hAnsi="Arial" w:cs="Arial"/>
          <w:noProof/>
        </w:rPr>
        <w:t>74.</w:t>
      </w:r>
      <w:r w:rsidRPr="00036CC8">
        <w:rPr>
          <w:rFonts w:ascii="Arial" w:hAnsi="Arial" w:cs="Arial"/>
          <w:noProof/>
        </w:rPr>
        <w:tab/>
        <w:t xml:space="preserve">Spoto G, Fioroni M, Rubini C, Tripodi D, Di Stilio M, Piattelli A. Alkaline phosphatase activity in normal and inflamed dental pulps. J Endod. 2001;27: 180-182. doi: 10.1097/00004770-200103000-00010 PMID: 11487147 </w:t>
      </w:r>
      <w:bookmarkEnd w:id="37"/>
    </w:p>
    <w:p w14:paraId="5F76E179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38" w:name="_ENREF_75"/>
      <w:r w:rsidRPr="00036CC8">
        <w:rPr>
          <w:rFonts w:ascii="Arial" w:hAnsi="Arial" w:cs="Arial"/>
          <w:noProof/>
        </w:rPr>
        <w:t>75.</w:t>
      </w:r>
      <w:r w:rsidRPr="00036CC8">
        <w:rPr>
          <w:rFonts w:ascii="Arial" w:hAnsi="Arial" w:cs="Arial"/>
          <w:noProof/>
        </w:rPr>
        <w:tab/>
        <w:t xml:space="preserve">Spoto G, Fioroni M, Rubini C, Tripodi D, Perinetti G, Piattelli A. Aspartate aminotransferase activity in human healthy and inflamed dental pulps. J Endod. 2001;27: 394-395.  PMID: 11487132 </w:t>
      </w:r>
      <w:bookmarkEnd w:id="38"/>
    </w:p>
    <w:p w14:paraId="6EB4C9F4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39" w:name="_ENREF_76"/>
      <w:r w:rsidRPr="00036CC8">
        <w:rPr>
          <w:rFonts w:ascii="Arial" w:hAnsi="Arial" w:cs="Arial"/>
          <w:noProof/>
        </w:rPr>
        <w:t>76.</w:t>
      </w:r>
      <w:r w:rsidRPr="00036CC8">
        <w:rPr>
          <w:rFonts w:ascii="Arial" w:hAnsi="Arial" w:cs="Arial"/>
          <w:noProof/>
        </w:rPr>
        <w:tab/>
        <w:t xml:space="preserve">Esposito P, Varvara G, Caputi S, Perinetti G. Catalase activity in human healthy and inflamed dental pulps. Int Endod J. 2003;36: 599-603.  PMID: 12950573 </w:t>
      </w:r>
      <w:bookmarkEnd w:id="39"/>
    </w:p>
    <w:p w14:paraId="28B47E2B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40" w:name="_ENREF_77"/>
      <w:r w:rsidRPr="00036CC8">
        <w:rPr>
          <w:rFonts w:ascii="Arial" w:hAnsi="Arial" w:cs="Arial"/>
          <w:noProof/>
        </w:rPr>
        <w:t>77.</w:t>
      </w:r>
      <w:r w:rsidRPr="00036CC8">
        <w:rPr>
          <w:rFonts w:ascii="Arial" w:hAnsi="Arial" w:cs="Arial"/>
          <w:noProof/>
        </w:rPr>
        <w:tab/>
        <w:t xml:space="preserve">Esposito P, Varvara G, Murmura G, Terlizzi A, Caputi S. Ability of healthy and inflamed human dental pulp to reduce hydrogen peroxide. Eur J Oral Sci. 2003;111: 454-456.  PMID: 12974692 </w:t>
      </w:r>
      <w:bookmarkEnd w:id="40"/>
    </w:p>
    <w:p w14:paraId="2F58FA15" w14:textId="6C0D954C" w:rsidR="000B50FA" w:rsidRPr="00036CC8" w:rsidRDefault="005F7B9F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41" w:name="_ENREF_78"/>
      <w:r w:rsidRPr="00036CC8">
        <w:rPr>
          <w:rFonts w:ascii="Arial" w:hAnsi="Arial" w:cs="Arial"/>
          <w:noProof/>
        </w:rPr>
        <w:t>78.</w:t>
      </w:r>
      <w:r w:rsidRPr="00036CC8">
        <w:rPr>
          <w:rFonts w:ascii="Arial" w:hAnsi="Arial" w:cs="Arial"/>
          <w:noProof/>
        </w:rPr>
        <w:tab/>
        <w:t>d</w:t>
      </w:r>
      <w:r w:rsidR="000B50FA" w:rsidRPr="00036CC8">
        <w:rPr>
          <w:rFonts w:ascii="Arial" w:hAnsi="Arial" w:cs="Arial"/>
          <w:noProof/>
        </w:rPr>
        <w:t xml:space="preserve">a Silva LP, Issa JP, Del Bel EA. Action of nitric oxide on healthy and inflamed human dental pulp tissue. Micron. 2008;39: 797-801. doi: 10.1016/j.micron.2008.01.018 PMID: 18337111 </w:t>
      </w:r>
      <w:bookmarkEnd w:id="41"/>
    </w:p>
    <w:p w14:paraId="037ED5E5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42" w:name="_ENREF_79"/>
      <w:r w:rsidRPr="00036CC8">
        <w:rPr>
          <w:rFonts w:ascii="Arial" w:hAnsi="Arial" w:cs="Arial"/>
          <w:noProof/>
        </w:rPr>
        <w:t>79.</w:t>
      </w:r>
      <w:r w:rsidRPr="00036CC8">
        <w:rPr>
          <w:rFonts w:ascii="Arial" w:hAnsi="Arial" w:cs="Arial"/>
          <w:noProof/>
        </w:rPr>
        <w:tab/>
        <w:t xml:space="preserve">Di Nardo Di Maio F, Lohinai Z, D'Arcangelo C, De Fazio PE, Speranza L, De Lutiis MA, et al. Nitric oxide synthase in healthy and inflamed human dental pulp. J Dent Res. 2004;83: 312-316.  PMID: 15044505 </w:t>
      </w:r>
      <w:bookmarkEnd w:id="42"/>
    </w:p>
    <w:p w14:paraId="33E052A3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43" w:name="_ENREF_80"/>
      <w:r w:rsidRPr="00036CC8">
        <w:rPr>
          <w:rFonts w:ascii="Arial" w:hAnsi="Arial" w:cs="Arial"/>
          <w:noProof/>
        </w:rPr>
        <w:t>80.</w:t>
      </w:r>
      <w:r w:rsidRPr="00036CC8">
        <w:rPr>
          <w:rFonts w:ascii="Arial" w:hAnsi="Arial" w:cs="Arial"/>
          <w:noProof/>
        </w:rPr>
        <w:tab/>
        <w:t xml:space="preserve">Spoto G, Ferrante M, D'Intino M, Rega L, Dolci M, Trentini P, et al. Cyclic GMP phosphodiesterase activity role in normal and inflamed human dental pulp. Int J Immunopathol Pharmacol. 2004;17: 21-24.  PMID: 16857102 </w:t>
      </w:r>
      <w:bookmarkEnd w:id="43"/>
    </w:p>
    <w:p w14:paraId="3FCF03A4" w14:textId="53C3EC04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44" w:name="_ENREF_81"/>
      <w:r w:rsidRPr="00036CC8">
        <w:rPr>
          <w:rFonts w:ascii="Arial" w:hAnsi="Arial" w:cs="Arial"/>
          <w:noProof/>
        </w:rPr>
        <w:t>81.</w:t>
      </w:r>
      <w:r w:rsidRPr="00036CC8">
        <w:rPr>
          <w:rFonts w:ascii="Arial" w:hAnsi="Arial" w:cs="Arial"/>
          <w:noProof/>
        </w:rPr>
        <w:tab/>
        <w:t xml:space="preserve">Spoto G, Menna V, Serra E, Santoleri F, Perfetti G, Ciavarelli L, et al. Cyclic </w:t>
      </w:r>
      <w:r w:rsidR="0023060D" w:rsidRPr="00036CC8">
        <w:rPr>
          <w:rFonts w:ascii="Arial" w:hAnsi="Arial" w:cs="Arial"/>
          <w:noProof/>
        </w:rPr>
        <w:t>AMP</w:t>
      </w:r>
      <w:r w:rsidRPr="00036CC8">
        <w:rPr>
          <w:rFonts w:ascii="Arial" w:hAnsi="Arial" w:cs="Arial"/>
          <w:noProof/>
        </w:rPr>
        <w:t xml:space="preserve"> phosphodiesterase activity in normal and inflamed human dental pulp. Int J Immunopathol Pharmacol. 2004;17: 11-15.  PMID: 16857100 </w:t>
      </w:r>
      <w:bookmarkEnd w:id="44"/>
    </w:p>
    <w:p w14:paraId="03CB8EE9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45" w:name="_ENREF_82"/>
      <w:r w:rsidRPr="00036CC8">
        <w:rPr>
          <w:rFonts w:ascii="Arial" w:hAnsi="Arial" w:cs="Arial"/>
          <w:noProof/>
        </w:rPr>
        <w:t>82.</w:t>
      </w:r>
      <w:r w:rsidRPr="00036CC8">
        <w:rPr>
          <w:rFonts w:ascii="Arial" w:hAnsi="Arial" w:cs="Arial"/>
          <w:noProof/>
        </w:rPr>
        <w:tab/>
        <w:t xml:space="preserve">Bolanos OR, Seltzer S. Cyclic AMP and cyclic GMP quantitation in pulp and periapical lesions and their correlation with pain. J Endod. 1981;7: 268-271. doi: 10.1016/S0099-2399(81)80005-2 PMID: 6265580 </w:t>
      </w:r>
      <w:bookmarkEnd w:id="45"/>
    </w:p>
    <w:p w14:paraId="33363C70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46" w:name="_ENREF_83"/>
      <w:r w:rsidRPr="00036CC8">
        <w:rPr>
          <w:rFonts w:ascii="Arial" w:hAnsi="Arial" w:cs="Arial"/>
          <w:noProof/>
        </w:rPr>
        <w:t>83.</w:t>
      </w:r>
      <w:r w:rsidRPr="00036CC8">
        <w:rPr>
          <w:rFonts w:ascii="Arial" w:hAnsi="Arial" w:cs="Arial"/>
          <w:noProof/>
        </w:rPr>
        <w:tab/>
        <w:t xml:space="preserve">Dong Y, Zhou J, Pan Y. Quantitive study of 6-keto-prostaglandin F1 alpha and thromboxane B2 in human pulp. Chung Hua Kou Chiang Hsueh Tsa Chih. 1999;34: 236-238.  PMID: 11776916 </w:t>
      </w:r>
      <w:bookmarkEnd w:id="46"/>
    </w:p>
    <w:p w14:paraId="42B96C94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47" w:name="_ENREF_84"/>
      <w:r w:rsidRPr="00036CC8">
        <w:rPr>
          <w:rFonts w:ascii="Arial" w:hAnsi="Arial" w:cs="Arial"/>
          <w:noProof/>
        </w:rPr>
        <w:t>84.</w:t>
      </w:r>
      <w:r w:rsidRPr="00036CC8">
        <w:rPr>
          <w:rFonts w:ascii="Arial" w:hAnsi="Arial" w:cs="Arial"/>
          <w:noProof/>
        </w:rPr>
        <w:tab/>
        <w:t xml:space="preserve">Khabbaz MG, Anastasiadis PL, Sykaras SN. Determination of endotoxins in the vital pulp of human carious teeth: association with pulpal pain. Oral Surg Oral Med Oral Pathol Oral Radiol Endod. 2001;91: 587-593.  PMID: 11346740 </w:t>
      </w:r>
      <w:bookmarkEnd w:id="47"/>
    </w:p>
    <w:p w14:paraId="5E874613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48" w:name="_ENREF_85"/>
      <w:r w:rsidRPr="00036CC8">
        <w:rPr>
          <w:rFonts w:ascii="Arial" w:hAnsi="Arial" w:cs="Arial"/>
          <w:noProof/>
        </w:rPr>
        <w:t>85.</w:t>
      </w:r>
      <w:r w:rsidRPr="00036CC8">
        <w:rPr>
          <w:rFonts w:ascii="Arial" w:hAnsi="Arial" w:cs="Arial"/>
          <w:noProof/>
        </w:rPr>
        <w:tab/>
        <w:t xml:space="preserve">Nakanishi T, Shimizu H, Hosokawa Y, Matsuo T. An immunohistological study on cyclooxygenase-2 in human dental pulp. J Endod. 2001;27: 385-388.  PMID: 11487130 </w:t>
      </w:r>
      <w:bookmarkEnd w:id="48"/>
    </w:p>
    <w:p w14:paraId="06983EB7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r w:rsidRPr="00036CC8">
        <w:rPr>
          <w:rFonts w:ascii="Arial" w:hAnsi="Arial" w:cs="Arial"/>
          <w:noProof/>
        </w:rPr>
        <w:t>86.</w:t>
      </w:r>
      <w:r w:rsidRPr="00036CC8">
        <w:rPr>
          <w:rFonts w:ascii="Arial" w:hAnsi="Arial" w:cs="Arial"/>
          <w:noProof/>
        </w:rPr>
        <w:tab/>
        <w:t xml:space="preserve">Guven G, Altun C, Gunhan O, Gurbuz T, Basak F, Akbulut E, et al. Co-expression of cyclooxygenase-2 and vascular endothelial growth factor in inflamed human pulp: an immunohistochemical study. J Endod. 2007;33: 18-20.  PMID: 17185121 </w:t>
      </w:r>
    </w:p>
    <w:p w14:paraId="19AAB6F8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49" w:name="_ENREF_87"/>
      <w:r w:rsidRPr="00036CC8">
        <w:rPr>
          <w:rFonts w:ascii="Arial" w:hAnsi="Arial" w:cs="Arial"/>
          <w:noProof/>
        </w:rPr>
        <w:t>87.</w:t>
      </w:r>
      <w:r w:rsidRPr="00036CC8">
        <w:rPr>
          <w:rFonts w:ascii="Arial" w:hAnsi="Arial" w:cs="Arial"/>
          <w:noProof/>
        </w:rPr>
        <w:tab/>
        <w:t xml:space="preserve">Awawdeh L, Lundy FT, Shaw C, Lamey PJ, Linden GJ, Kennedy JG. Quantitative analysis of substance P, neurokinin A and calcitonin gene-related peptide in pulp tissue from painful and healthy human teeth. Int Endod J. 2002;35: 30-36.  PMID: 11853236 </w:t>
      </w:r>
      <w:bookmarkEnd w:id="49"/>
    </w:p>
    <w:p w14:paraId="4539FC52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50" w:name="_ENREF_88"/>
      <w:r w:rsidRPr="00036CC8">
        <w:rPr>
          <w:rFonts w:ascii="Arial" w:hAnsi="Arial" w:cs="Arial"/>
          <w:noProof/>
        </w:rPr>
        <w:t>88.</w:t>
      </w:r>
      <w:r w:rsidRPr="00036CC8">
        <w:rPr>
          <w:rFonts w:ascii="Arial" w:hAnsi="Arial" w:cs="Arial"/>
          <w:noProof/>
        </w:rPr>
        <w:tab/>
        <w:t xml:space="preserve">Caviedes-Bucheli J, Lombana N, Azuero-Holguin MM, Munoz HR. Quantification of neuropeptides (calcitonin gene-related peptide, substance P, neurokinin A, neuropeptide Y and vasoactive intestinal polypeptide) expressed in healthy and inflamed human dental pulp. Int Endod J. 2006;39: 394-400.  PMID: 16640639 </w:t>
      </w:r>
      <w:bookmarkEnd w:id="50"/>
    </w:p>
    <w:p w14:paraId="5C91A06B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51" w:name="_ENREF_89"/>
      <w:r w:rsidRPr="00036CC8">
        <w:rPr>
          <w:rFonts w:ascii="Arial" w:hAnsi="Arial" w:cs="Arial"/>
          <w:noProof/>
        </w:rPr>
        <w:t>89.</w:t>
      </w:r>
      <w:r w:rsidRPr="00036CC8">
        <w:rPr>
          <w:rFonts w:ascii="Arial" w:hAnsi="Arial" w:cs="Arial"/>
          <w:noProof/>
        </w:rPr>
        <w:tab/>
        <w:t xml:space="preserve">Caviedes-Bucheli J, Camargo-Beltran C, Gomez-la-Rotta AM, Moreno SC, Abello GC, Gonzalez-Escobar JM. Expression of calcitonin gene-related peptide (CGRP) in irreversible acute pulpitis. J Endod. 2004;30: 201-204.  PMID: 15085045 </w:t>
      </w:r>
      <w:bookmarkEnd w:id="51"/>
    </w:p>
    <w:p w14:paraId="59C3FF69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52" w:name="_ENREF_90"/>
      <w:r w:rsidRPr="00036CC8">
        <w:rPr>
          <w:rFonts w:ascii="Arial" w:hAnsi="Arial" w:cs="Arial"/>
          <w:noProof/>
        </w:rPr>
        <w:t>90.</w:t>
      </w:r>
      <w:r w:rsidRPr="00036CC8">
        <w:rPr>
          <w:rFonts w:ascii="Arial" w:hAnsi="Arial" w:cs="Arial"/>
          <w:noProof/>
        </w:rPr>
        <w:tab/>
        <w:t xml:space="preserve">Caviedes-Bucheli J, Arenas N, Guiza O, Moncada NA, Moreno GC, Diaz E, et al. Calcitonin gene-related peptide receptor expression in healthy and inflamed human pulp tissue. Int Endod J. 2005;38: 712-717.  PMID: 16164685 </w:t>
      </w:r>
      <w:bookmarkEnd w:id="52"/>
    </w:p>
    <w:p w14:paraId="4F2A577B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53" w:name="_ENREF_91"/>
      <w:r w:rsidRPr="00036CC8">
        <w:rPr>
          <w:rFonts w:ascii="Arial" w:hAnsi="Arial" w:cs="Arial"/>
          <w:noProof/>
        </w:rPr>
        <w:t>91.</w:t>
      </w:r>
      <w:r w:rsidRPr="00036CC8">
        <w:rPr>
          <w:rFonts w:ascii="Arial" w:hAnsi="Arial" w:cs="Arial"/>
          <w:noProof/>
        </w:rPr>
        <w:tab/>
        <w:t xml:space="preserve">Artese L, Rubini C, Ferrero G, Fioroni M, Santinelli A, Piattelli A. Vascular endothelial growth factor (VEGF) expression in healthy and inflamed human dental pulps. J Endod. 2002;28: 20-23.  PMID: 11806643 </w:t>
      </w:r>
      <w:bookmarkEnd w:id="53"/>
    </w:p>
    <w:p w14:paraId="266AD896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54" w:name="_ENREF_92"/>
      <w:r w:rsidRPr="00036CC8">
        <w:rPr>
          <w:rFonts w:ascii="Arial" w:hAnsi="Arial" w:cs="Arial"/>
          <w:noProof/>
        </w:rPr>
        <w:t>92.</w:t>
      </w:r>
      <w:r w:rsidRPr="00036CC8">
        <w:rPr>
          <w:rFonts w:ascii="Arial" w:hAnsi="Arial" w:cs="Arial"/>
          <w:noProof/>
        </w:rPr>
        <w:tab/>
        <w:t xml:space="preserve">Caviedes-Bucheli J, Gutierrez-Guerra JE, Salazar F, Pichardo D, Moreno GC, Munoz HR. Substance P receptor expression in healthy and inflamed human pulp tissue. Int Endod J. 2007;40: 106-111.  PMID: 17229115 </w:t>
      </w:r>
      <w:bookmarkEnd w:id="54"/>
    </w:p>
    <w:p w14:paraId="6C03B03B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55" w:name="_ENREF_93"/>
      <w:r w:rsidRPr="00036CC8">
        <w:rPr>
          <w:rFonts w:ascii="Arial" w:hAnsi="Arial" w:cs="Arial"/>
          <w:noProof/>
        </w:rPr>
        <w:t>93.</w:t>
      </w:r>
      <w:r w:rsidRPr="00036CC8">
        <w:rPr>
          <w:rFonts w:ascii="Arial" w:hAnsi="Arial" w:cs="Arial"/>
          <w:noProof/>
        </w:rPr>
        <w:tab/>
        <w:t xml:space="preserve">Caviedes-Bucheli J, Moreno GC, Lopez MP, Bermeo-Noguera AM, Pacheco-Rodriguez G, Cuellar A, et al. Calcitonin gene-related peptide receptor expression in alternatively activated monocytes/macrophages during irreversible pulpitis. J Endod. 2008;34: 945-949. doi: 10.1016/j.joen.2008.05.011 PMID: 18634925 </w:t>
      </w:r>
      <w:bookmarkEnd w:id="55"/>
    </w:p>
    <w:p w14:paraId="648CBB0C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56" w:name="_ENREF_94"/>
      <w:r w:rsidRPr="00036CC8">
        <w:rPr>
          <w:rFonts w:ascii="Arial" w:hAnsi="Arial" w:cs="Arial"/>
          <w:noProof/>
        </w:rPr>
        <w:t>94.</w:t>
      </w:r>
      <w:r w:rsidRPr="00036CC8">
        <w:rPr>
          <w:rFonts w:ascii="Arial" w:hAnsi="Arial" w:cs="Arial"/>
          <w:noProof/>
        </w:rPr>
        <w:tab/>
        <w:t xml:space="preserve">Zhong S, Zhang S, Bair E, Nares S, Khan AA. Differential expression of microRNAs in normal and inflamed human pulps. J Endod. 2012;38: 746-752. doi: 10.1016/j.joen.2012.02.020 PMID: 22595106 </w:t>
      </w:r>
      <w:bookmarkEnd w:id="56"/>
    </w:p>
    <w:p w14:paraId="05F09FB1" w14:textId="77777777" w:rsidR="000B50FA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noProof/>
        </w:rPr>
      </w:pPr>
      <w:bookmarkStart w:id="57" w:name="_ENREF_95"/>
      <w:r w:rsidRPr="00036CC8">
        <w:rPr>
          <w:rFonts w:ascii="Arial" w:hAnsi="Arial" w:cs="Arial"/>
          <w:noProof/>
        </w:rPr>
        <w:t>95.</w:t>
      </w:r>
      <w:r w:rsidRPr="00036CC8">
        <w:rPr>
          <w:rFonts w:ascii="Arial" w:hAnsi="Arial" w:cs="Arial"/>
          <w:noProof/>
        </w:rPr>
        <w:tab/>
        <w:t xml:space="preserve">Dong Y, Lan W, Wu W, Huang Z, Zhao J, Peng L, et al. Increased expression of EphA7 in inflamed human dental pulp. J Endod. 2013;39: 223-227. doi: 10.1016/j.joen.2012.11.020 PMID: 23321235 </w:t>
      </w:r>
      <w:bookmarkEnd w:id="57"/>
    </w:p>
    <w:p w14:paraId="4A832424" w14:textId="49CC1A2E" w:rsidR="00A52959" w:rsidRPr="00036CC8" w:rsidRDefault="000B50FA" w:rsidP="000B50FA">
      <w:pPr>
        <w:pStyle w:val="EndNoteBibliography"/>
        <w:spacing w:line="480" w:lineRule="auto"/>
        <w:jc w:val="left"/>
        <w:rPr>
          <w:rFonts w:ascii="Arial" w:hAnsi="Arial" w:cs="Arial"/>
          <w:lang w:val="en-US"/>
        </w:rPr>
      </w:pPr>
      <w:r w:rsidRPr="00036CC8">
        <w:rPr>
          <w:rFonts w:ascii="Arial" w:hAnsi="Arial" w:cs="Arial"/>
        </w:rPr>
        <w:fldChar w:fldCharType="end"/>
      </w:r>
    </w:p>
    <w:p w14:paraId="2E2E952B" w14:textId="727AC2A7" w:rsidR="00A52959" w:rsidRPr="00036CC8" w:rsidRDefault="00A52959" w:rsidP="00A52959">
      <w:pPr>
        <w:pStyle w:val="EndNoteBibliography"/>
        <w:spacing w:line="480" w:lineRule="auto"/>
        <w:jc w:val="left"/>
        <w:rPr>
          <w:rFonts w:ascii="Arial" w:hAnsi="Arial" w:cs="Arial"/>
          <w:lang w:val="en-US"/>
        </w:rPr>
      </w:pPr>
      <w:bookmarkStart w:id="58" w:name="_ENREF_109"/>
      <w:r w:rsidRPr="00036CC8">
        <w:rPr>
          <w:rFonts w:ascii="Arial" w:hAnsi="Arial" w:cs="Arial"/>
          <w:lang w:val="en-US"/>
        </w:rPr>
        <w:t xml:space="preserve"> </w:t>
      </w:r>
      <w:bookmarkEnd w:id="58"/>
    </w:p>
    <w:p w14:paraId="6EC8D858" w14:textId="4C1D4CFD" w:rsidR="00020C19" w:rsidRDefault="00A52959" w:rsidP="00A52959">
      <w:pPr>
        <w:pStyle w:val="Textkrpereinzug"/>
        <w:spacing w:line="480" w:lineRule="auto"/>
        <w:jc w:val="both"/>
      </w:pPr>
      <w:r w:rsidRPr="00036CC8">
        <w:rPr>
          <w:rFonts w:ascii="Arial" w:hAnsi="Arial" w:cs="Arial"/>
        </w:rPr>
        <w:fldChar w:fldCharType="end"/>
      </w:r>
    </w:p>
    <w:sectPr w:rsidR="00020C19" w:rsidSect="00847B2A">
      <w:pgSz w:w="16840" w:h="11900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PMingLiU">
    <w:altName w:val="新細明體"/>
    <w:charset w:val="88"/>
    <w:family w:val="auto"/>
    <w:pitch w:val="variable"/>
    <w:sig w:usb0="A00002FF" w:usb1="28CFFCFA" w:usb2="00000016" w:usb3="00000000" w:csb0="00100001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5694BF6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Symbol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Symbol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0000001"/>
    <w:multiLevelType w:val="hybridMultilevel"/>
    <w:tmpl w:val="00000001"/>
    <w:lvl w:ilvl="0" w:tplc="00000001">
      <w:start w:val="1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>
    <w:nsid w:val="6C264337"/>
    <w:multiLevelType w:val="hybridMultilevel"/>
    <w:tmpl w:val="B5AC05E6"/>
    <w:lvl w:ilvl="0" w:tplc="00010407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7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7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7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7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7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7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7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4"/>
  <w:proofState w:spelling="clean" w:grammar="clean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PloS dan final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fvpppd2fwadtsexxwm5zptcaedzxvp9vxz5&quot;&gt;Pulpitis Review&lt;record-ids&gt;&lt;item&gt;18&lt;/item&gt;&lt;item&gt;22&lt;/item&gt;&lt;item&gt;27&lt;/item&gt;&lt;item&gt;28&lt;/item&gt;&lt;item&gt;29&lt;/item&gt;&lt;item&gt;32&lt;/item&gt;&lt;item&gt;43&lt;/item&gt;&lt;item&gt;49&lt;/item&gt;&lt;item&gt;50&lt;/item&gt;&lt;item&gt;56&lt;/item&gt;&lt;item&gt;62&lt;/item&gt;&lt;item&gt;63&lt;/item&gt;&lt;item&gt;64&lt;/item&gt;&lt;item&gt;65&lt;/item&gt;&lt;item&gt;66&lt;/item&gt;&lt;item&gt;67&lt;/item&gt;&lt;item&gt;73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100&lt;/item&gt;&lt;item&gt;101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item&gt;121&lt;/item&gt;&lt;item&gt;122&lt;/item&gt;&lt;item&gt;123&lt;/item&gt;&lt;item&gt;124&lt;/item&gt;&lt;item&gt;125&lt;/item&gt;&lt;item&gt;126&lt;/item&gt;&lt;item&gt;127&lt;/item&gt;&lt;item&gt;128&lt;/item&gt;&lt;item&gt;129&lt;/item&gt;&lt;/record-ids&gt;&lt;/item&gt;&lt;/Libraries&gt;"/>
  </w:docVars>
  <w:rsids>
    <w:rsidRoot w:val="001D355D"/>
    <w:rsid w:val="00020C19"/>
    <w:rsid w:val="00036CC8"/>
    <w:rsid w:val="000B50FA"/>
    <w:rsid w:val="001D355D"/>
    <w:rsid w:val="0023060D"/>
    <w:rsid w:val="002C0FE5"/>
    <w:rsid w:val="005930DF"/>
    <w:rsid w:val="005A1E75"/>
    <w:rsid w:val="005D4099"/>
    <w:rsid w:val="005E1C23"/>
    <w:rsid w:val="005F19D8"/>
    <w:rsid w:val="005F7B9F"/>
    <w:rsid w:val="00777161"/>
    <w:rsid w:val="007932B3"/>
    <w:rsid w:val="007D20F8"/>
    <w:rsid w:val="0084695C"/>
    <w:rsid w:val="00847B2A"/>
    <w:rsid w:val="00870E3C"/>
    <w:rsid w:val="008A14DB"/>
    <w:rsid w:val="008E49E9"/>
    <w:rsid w:val="00953D1D"/>
    <w:rsid w:val="00A52959"/>
    <w:rsid w:val="00BA7C8B"/>
    <w:rsid w:val="00D32096"/>
    <w:rsid w:val="00E1228D"/>
    <w:rsid w:val="00F41F8C"/>
    <w:rsid w:val="00F73D63"/>
    <w:rsid w:val="00F7483C"/>
    <w:rsid w:val="00FD01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3DB8E195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uiPriority="0"/>
    <w:lsdException w:name="index 2" w:uiPriority="0"/>
    <w:lsdException w:name="index 3" w:uiPriority="0"/>
    <w:lsdException w:name="index 4" w:uiPriority="0"/>
    <w:lsdException w:name="index 5" w:uiPriority="0"/>
    <w:lsdException w:name="index 6" w:uiPriority="0"/>
    <w:lsdException w:name="index 7" w:uiPriority="0"/>
    <w:lsdException w:name="index 8" w:uiPriority="0"/>
    <w:lsdException w:name="index 9" w:uiPriority="0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index heading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Body Text Indent" w:uiPriority="0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1D355D"/>
    <w:rPr>
      <w:rFonts w:ascii="Times New Roman" w:eastAsia="Times New Roman" w:hAnsi="Times New Roman" w:cs="Times New Roman"/>
      <w:szCs w:val="20"/>
    </w:rPr>
  </w:style>
  <w:style w:type="paragraph" w:styleId="berschrift1">
    <w:name w:val="heading 1"/>
    <w:basedOn w:val="Standard"/>
    <w:link w:val="berschrift1Zeichen"/>
    <w:uiPriority w:val="9"/>
    <w:qFormat/>
    <w:rsid w:val="005930DF"/>
    <w:pPr>
      <w:spacing w:before="100" w:beforeAutospacing="1" w:after="100" w:afterAutospacing="1"/>
      <w:outlineLvl w:val="0"/>
    </w:pPr>
    <w:rPr>
      <w:rFonts w:ascii="Times" w:hAnsi="Times"/>
      <w:b/>
      <w:bCs/>
      <w:kern w:val="36"/>
      <w:sz w:val="48"/>
      <w:szCs w:val="48"/>
      <w:lang w:val="en-US" w:eastAsia="en-US"/>
    </w:rPr>
  </w:style>
  <w:style w:type="character" w:default="1" w:styleId="Absatz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EndNoteBibliography">
    <w:name w:val="EndNote Bibliography"/>
    <w:basedOn w:val="Standard"/>
    <w:rsid w:val="001D355D"/>
    <w:pPr>
      <w:jc w:val="both"/>
    </w:pPr>
  </w:style>
  <w:style w:type="paragraph" w:customStyle="1" w:styleId="EndNoteBibliographyTitle">
    <w:name w:val="EndNote Bibliography Title"/>
    <w:basedOn w:val="Standard"/>
    <w:rsid w:val="007932B3"/>
    <w:pPr>
      <w:framePr w:hSpace="141" w:wrap="around" w:vAnchor="page" w:hAnchor="page" w:x="1063" w:y="2318"/>
      <w:jc w:val="center"/>
    </w:pPr>
  </w:style>
  <w:style w:type="character" w:styleId="Link">
    <w:name w:val="Hyperlink"/>
    <w:basedOn w:val="Absatzstandardschriftart"/>
    <w:unhideWhenUsed/>
    <w:rsid w:val="007932B3"/>
    <w:rPr>
      <w:color w:val="0000FF" w:themeColor="hyperlink"/>
      <w:u w:val="single"/>
    </w:rPr>
  </w:style>
  <w:style w:type="paragraph" w:styleId="Textkrpereinzug">
    <w:name w:val="Body Text Indent"/>
    <w:basedOn w:val="Standard"/>
    <w:link w:val="TextkrpereinzugZeichen"/>
    <w:rsid w:val="007932B3"/>
    <w:rPr>
      <w:szCs w:val="24"/>
      <w:lang w:val="en-US"/>
    </w:rPr>
  </w:style>
  <w:style w:type="character" w:customStyle="1" w:styleId="TextkrpereinzugZeichen">
    <w:name w:val="Textkörpereinzug Zeichen"/>
    <w:basedOn w:val="Absatzstandardschriftart"/>
    <w:link w:val="Textkrpereinzug"/>
    <w:rsid w:val="007932B3"/>
    <w:rPr>
      <w:rFonts w:ascii="Times New Roman" w:eastAsia="Times New Roman" w:hAnsi="Times New Roman" w:cs="Times New Roman"/>
      <w:lang w:val="en-US"/>
    </w:rPr>
  </w:style>
  <w:style w:type="character" w:customStyle="1" w:styleId="berschrift1Zeichen">
    <w:name w:val="Überschrift 1 Zeichen"/>
    <w:basedOn w:val="Absatzstandardschriftart"/>
    <w:link w:val="berschrift1"/>
    <w:uiPriority w:val="9"/>
    <w:rsid w:val="005930DF"/>
    <w:rPr>
      <w:rFonts w:ascii="Times" w:eastAsia="Times New Roman" w:hAnsi="Times" w:cs="Times New Roman"/>
      <w:b/>
      <w:bCs/>
      <w:kern w:val="36"/>
      <w:sz w:val="48"/>
      <w:szCs w:val="48"/>
      <w:lang w:val="en-US" w:eastAsia="en-US"/>
    </w:rPr>
  </w:style>
  <w:style w:type="paragraph" w:styleId="Index1">
    <w:name w:val="index 1"/>
    <w:basedOn w:val="Standard"/>
    <w:next w:val="Standard"/>
    <w:autoRedefine/>
    <w:semiHidden/>
    <w:rsid w:val="005930DF"/>
    <w:pPr>
      <w:ind w:left="240" w:hanging="240"/>
    </w:pPr>
  </w:style>
  <w:style w:type="paragraph" w:styleId="Index2">
    <w:name w:val="index 2"/>
    <w:basedOn w:val="Standard"/>
    <w:next w:val="Standard"/>
    <w:autoRedefine/>
    <w:semiHidden/>
    <w:rsid w:val="005930DF"/>
    <w:pPr>
      <w:ind w:left="480" w:hanging="240"/>
    </w:pPr>
  </w:style>
  <w:style w:type="paragraph" w:styleId="Index3">
    <w:name w:val="index 3"/>
    <w:basedOn w:val="Standard"/>
    <w:next w:val="Standard"/>
    <w:autoRedefine/>
    <w:semiHidden/>
    <w:rsid w:val="005930DF"/>
    <w:pPr>
      <w:ind w:left="720" w:hanging="240"/>
    </w:pPr>
  </w:style>
  <w:style w:type="paragraph" w:styleId="Index4">
    <w:name w:val="index 4"/>
    <w:basedOn w:val="Standard"/>
    <w:next w:val="Standard"/>
    <w:autoRedefine/>
    <w:semiHidden/>
    <w:rsid w:val="005930DF"/>
    <w:pPr>
      <w:ind w:left="960" w:hanging="240"/>
    </w:pPr>
  </w:style>
  <w:style w:type="paragraph" w:styleId="Index5">
    <w:name w:val="index 5"/>
    <w:basedOn w:val="Standard"/>
    <w:next w:val="Standard"/>
    <w:autoRedefine/>
    <w:semiHidden/>
    <w:rsid w:val="005930DF"/>
    <w:pPr>
      <w:ind w:left="1200" w:hanging="240"/>
    </w:pPr>
  </w:style>
  <w:style w:type="paragraph" w:styleId="Index6">
    <w:name w:val="index 6"/>
    <w:basedOn w:val="Standard"/>
    <w:next w:val="Standard"/>
    <w:autoRedefine/>
    <w:semiHidden/>
    <w:rsid w:val="005930DF"/>
    <w:pPr>
      <w:ind w:left="1440" w:hanging="240"/>
    </w:pPr>
  </w:style>
  <w:style w:type="paragraph" w:styleId="Index7">
    <w:name w:val="index 7"/>
    <w:basedOn w:val="Standard"/>
    <w:next w:val="Standard"/>
    <w:autoRedefine/>
    <w:semiHidden/>
    <w:rsid w:val="005930DF"/>
    <w:pPr>
      <w:ind w:left="1680" w:hanging="240"/>
    </w:pPr>
  </w:style>
  <w:style w:type="paragraph" w:styleId="Index8">
    <w:name w:val="index 8"/>
    <w:basedOn w:val="Standard"/>
    <w:next w:val="Standard"/>
    <w:autoRedefine/>
    <w:semiHidden/>
    <w:rsid w:val="005930DF"/>
    <w:pPr>
      <w:ind w:left="1920" w:hanging="240"/>
    </w:pPr>
  </w:style>
  <w:style w:type="paragraph" w:styleId="Index9">
    <w:name w:val="index 9"/>
    <w:basedOn w:val="Standard"/>
    <w:next w:val="Standard"/>
    <w:autoRedefine/>
    <w:semiHidden/>
    <w:rsid w:val="005930DF"/>
    <w:pPr>
      <w:ind w:left="2160" w:hanging="240"/>
    </w:pPr>
  </w:style>
  <w:style w:type="paragraph" w:styleId="Indexberschrift">
    <w:name w:val="index heading"/>
    <w:basedOn w:val="Standard"/>
    <w:next w:val="Index1"/>
    <w:semiHidden/>
    <w:rsid w:val="005930DF"/>
  </w:style>
  <w:style w:type="paragraph" w:styleId="Sprechblasentext">
    <w:name w:val="Balloon Text"/>
    <w:basedOn w:val="Standard"/>
    <w:link w:val="SprechblasentextZeichen"/>
    <w:uiPriority w:val="99"/>
    <w:semiHidden/>
    <w:rsid w:val="005930DF"/>
    <w:rPr>
      <w:rFonts w:ascii="Lucida Grande" w:hAnsi="Lucida Grande"/>
      <w:sz w:val="18"/>
      <w:szCs w:val="18"/>
    </w:rPr>
  </w:style>
  <w:style w:type="character" w:customStyle="1" w:styleId="SprechblasentextZeichen">
    <w:name w:val="Sprechblasentext Zeichen"/>
    <w:basedOn w:val="Absatzstandardschriftart"/>
    <w:link w:val="Sprechblasentext"/>
    <w:uiPriority w:val="99"/>
    <w:semiHidden/>
    <w:rsid w:val="005930DF"/>
    <w:rPr>
      <w:rFonts w:ascii="Lucida Grande" w:eastAsia="Times New Roman" w:hAnsi="Lucida Grande" w:cs="Times New Roman"/>
      <w:sz w:val="18"/>
      <w:szCs w:val="18"/>
    </w:rPr>
  </w:style>
  <w:style w:type="character" w:styleId="Kommentarzeichen">
    <w:name w:val="annotation reference"/>
    <w:uiPriority w:val="99"/>
    <w:semiHidden/>
    <w:rsid w:val="005930DF"/>
    <w:rPr>
      <w:sz w:val="18"/>
    </w:rPr>
  </w:style>
  <w:style w:type="paragraph" w:styleId="Kommentartext">
    <w:name w:val="annotation text"/>
    <w:basedOn w:val="Standard"/>
    <w:link w:val="KommentartextZeichen"/>
    <w:uiPriority w:val="99"/>
    <w:semiHidden/>
    <w:rsid w:val="005930DF"/>
    <w:rPr>
      <w:szCs w:val="24"/>
    </w:rPr>
  </w:style>
  <w:style w:type="character" w:customStyle="1" w:styleId="KommentartextZeichen">
    <w:name w:val="Kommentartext Zeichen"/>
    <w:basedOn w:val="Absatzstandardschriftart"/>
    <w:link w:val="Kommentartext"/>
    <w:uiPriority w:val="99"/>
    <w:semiHidden/>
    <w:rsid w:val="005930DF"/>
    <w:rPr>
      <w:rFonts w:ascii="Times New Roman" w:eastAsia="Times New Roman" w:hAnsi="Times New Roman" w:cs="Times New Roman"/>
    </w:rPr>
  </w:style>
  <w:style w:type="paragraph" w:styleId="Kommentarthema">
    <w:name w:val="annotation subject"/>
    <w:basedOn w:val="Kommentartext"/>
    <w:next w:val="Kommentartext"/>
    <w:link w:val="KommentarthemaZeichen"/>
    <w:uiPriority w:val="99"/>
    <w:semiHidden/>
    <w:rsid w:val="005930DF"/>
    <w:rPr>
      <w:szCs w:val="20"/>
    </w:rPr>
  </w:style>
  <w:style w:type="character" w:customStyle="1" w:styleId="KommentarthemaZeichen">
    <w:name w:val="Kommentarthema Zeichen"/>
    <w:basedOn w:val="KommentartextZeichen"/>
    <w:link w:val="Kommentarthema"/>
    <w:uiPriority w:val="99"/>
    <w:semiHidden/>
    <w:rsid w:val="005930DF"/>
    <w:rPr>
      <w:rFonts w:ascii="Times New Roman" w:eastAsia="Times New Roman" w:hAnsi="Times New Roman" w:cs="Times New Roman"/>
      <w:szCs w:val="20"/>
    </w:rPr>
  </w:style>
  <w:style w:type="paragraph" w:styleId="Textkrper">
    <w:name w:val="Body Text"/>
    <w:basedOn w:val="Standard"/>
    <w:link w:val="TextkrperZeichen"/>
    <w:rsid w:val="005930DF"/>
    <w:rPr>
      <w:sz w:val="28"/>
      <w:lang w:val="en-US"/>
    </w:rPr>
  </w:style>
  <w:style w:type="character" w:customStyle="1" w:styleId="TextkrperZeichen">
    <w:name w:val="Textkörper Zeichen"/>
    <w:basedOn w:val="Absatzstandardschriftart"/>
    <w:link w:val="Textkrper"/>
    <w:rsid w:val="005930DF"/>
    <w:rPr>
      <w:rFonts w:ascii="Times New Roman" w:eastAsia="Times New Roman" w:hAnsi="Times New Roman" w:cs="Times New Roman"/>
      <w:sz w:val="28"/>
      <w:szCs w:val="20"/>
      <w:lang w:val="en-US"/>
    </w:rPr>
  </w:style>
  <w:style w:type="paragraph" w:customStyle="1" w:styleId="Standa">
    <w:name w:val="Standa"/>
    <w:rsid w:val="005930DF"/>
    <w:rPr>
      <w:rFonts w:ascii="Times New Roman" w:eastAsia="Times New Roman" w:hAnsi="Times New Roman" w:cs="Times New Roman"/>
      <w:szCs w:val="20"/>
      <w:lang w:bidi="de-DE"/>
    </w:rPr>
  </w:style>
  <w:style w:type="paragraph" w:customStyle="1" w:styleId="Textkrpe">
    <w:name w:val="Textkörpe"/>
    <w:basedOn w:val="Standa"/>
    <w:rsid w:val="005930DF"/>
    <w:rPr>
      <w:sz w:val="28"/>
      <w:lang w:val="en-US"/>
    </w:rPr>
  </w:style>
  <w:style w:type="paragraph" w:customStyle="1" w:styleId="Standa1">
    <w:name w:val="Standa1"/>
    <w:rsid w:val="005930DF"/>
    <w:rPr>
      <w:rFonts w:ascii="Times New Roman" w:eastAsia="Times New Roman" w:hAnsi="Times New Roman" w:cs="Times New Roman"/>
      <w:szCs w:val="20"/>
      <w:lang w:bidi="de-DE"/>
    </w:rPr>
  </w:style>
  <w:style w:type="paragraph" w:customStyle="1" w:styleId="Textkrpe0">
    <w:name w:val="Textk_rpe"/>
    <w:basedOn w:val="Standa1"/>
    <w:rsid w:val="005930DF"/>
    <w:rPr>
      <w:sz w:val="28"/>
      <w:lang w:val="en-US"/>
    </w:rPr>
  </w:style>
  <w:style w:type="paragraph" w:customStyle="1" w:styleId="FarbigeSchattierung-Akzent11">
    <w:name w:val="Farbige Schattierung - Akzent 11"/>
    <w:hidden/>
    <w:uiPriority w:val="99"/>
    <w:semiHidden/>
    <w:rsid w:val="005930DF"/>
    <w:rPr>
      <w:rFonts w:ascii="Times New Roman" w:eastAsia="Times New Roman" w:hAnsi="Times New Roman" w:cs="Times New Roman"/>
      <w:szCs w:val="20"/>
    </w:rPr>
  </w:style>
  <w:style w:type="paragraph" w:styleId="Fuzeile">
    <w:name w:val="footer"/>
    <w:basedOn w:val="Standard"/>
    <w:link w:val="FuzeileZeichen"/>
    <w:uiPriority w:val="99"/>
    <w:unhideWhenUsed/>
    <w:rsid w:val="005930DF"/>
    <w:pPr>
      <w:tabs>
        <w:tab w:val="center" w:pos="4536"/>
        <w:tab w:val="right" w:pos="9072"/>
      </w:tabs>
    </w:pPr>
    <w:rPr>
      <w:lang w:val="x-none" w:eastAsia="x-none"/>
    </w:rPr>
  </w:style>
  <w:style w:type="character" w:customStyle="1" w:styleId="FuzeileZeichen">
    <w:name w:val="Fußzeile Zeichen"/>
    <w:basedOn w:val="Absatzstandardschriftart"/>
    <w:link w:val="Fuzeile"/>
    <w:uiPriority w:val="99"/>
    <w:rsid w:val="005930DF"/>
    <w:rPr>
      <w:rFonts w:ascii="Times New Roman" w:eastAsia="Times New Roman" w:hAnsi="Times New Roman" w:cs="Times New Roman"/>
      <w:szCs w:val="20"/>
      <w:lang w:val="x-none" w:eastAsia="x-none"/>
    </w:rPr>
  </w:style>
  <w:style w:type="character" w:styleId="Seitenzahl">
    <w:name w:val="page number"/>
    <w:basedOn w:val="Absatzstandardschriftart"/>
    <w:uiPriority w:val="99"/>
    <w:semiHidden/>
    <w:unhideWhenUsed/>
    <w:rsid w:val="005930DF"/>
  </w:style>
  <w:style w:type="paragraph" w:styleId="Kopfzeile">
    <w:name w:val="header"/>
    <w:basedOn w:val="Standard"/>
    <w:link w:val="KopfzeileZeichen"/>
    <w:uiPriority w:val="99"/>
    <w:unhideWhenUsed/>
    <w:rsid w:val="005930DF"/>
    <w:pPr>
      <w:tabs>
        <w:tab w:val="center" w:pos="4536"/>
        <w:tab w:val="right" w:pos="9072"/>
      </w:tabs>
    </w:pPr>
    <w:rPr>
      <w:lang w:val="x-none" w:eastAsia="x-none"/>
    </w:rPr>
  </w:style>
  <w:style w:type="character" w:customStyle="1" w:styleId="KopfzeileZeichen">
    <w:name w:val="Kopfzeile Zeichen"/>
    <w:basedOn w:val="Absatzstandardschriftart"/>
    <w:link w:val="Kopfzeile"/>
    <w:uiPriority w:val="99"/>
    <w:rsid w:val="005930DF"/>
    <w:rPr>
      <w:rFonts w:ascii="Times New Roman" w:eastAsia="Times New Roman" w:hAnsi="Times New Roman" w:cs="Times New Roman"/>
      <w:szCs w:val="20"/>
      <w:lang w:val="x-none" w:eastAsia="x-none"/>
    </w:rPr>
  </w:style>
  <w:style w:type="paragraph" w:customStyle="1" w:styleId="MediumGrid2-Accent11">
    <w:name w:val="Medium Grid 2 - Accent 11"/>
    <w:link w:val="MediumGrid2-Accent1Char"/>
    <w:qFormat/>
    <w:rsid w:val="005930DF"/>
    <w:rPr>
      <w:rFonts w:ascii="PMingLiU" w:eastAsia="MS Mincho" w:hAnsi="PMingLiU" w:cs="Times New Roman"/>
      <w:sz w:val="22"/>
      <w:szCs w:val="22"/>
      <w:lang w:val="en-US" w:eastAsia="en-US"/>
    </w:rPr>
  </w:style>
  <w:style w:type="character" w:customStyle="1" w:styleId="MediumGrid2-Accent1Char">
    <w:name w:val="Medium Grid 2 - Accent 1 Char"/>
    <w:link w:val="MediumGrid2-Accent11"/>
    <w:rsid w:val="005930DF"/>
    <w:rPr>
      <w:rFonts w:ascii="PMingLiU" w:eastAsia="MS Mincho" w:hAnsi="PMingLiU" w:cs="Times New Roman"/>
      <w:sz w:val="22"/>
      <w:szCs w:val="22"/>
      <w:lang w:val="en-US" w:eastAsia="en-US"/>
    </w:rPr>
  </w:style>
  <w:style w:type="paragraph" w:styleId="StandardWeb">
    <w:name w:val="Normal (Web)"/>
    <w:basedOn w:val="Standard"/>
    <w:uiPriority w:val="99"/>
    <w:semiHidden/>
    <w:unhideWhenUsed/>
    <w:rsid w:val="005930DF"/>
    <w:rPr>
      <w:szCs w:val="24"/>
    </w:rPr>
  </w:style>
  <w:style w:type="paragraph" w:styleId="Titel">
    <w:name w:val="Title"/>
    <w:aliases w:val="title"/>
    <w:basedOn w:val="Standard"/>
    <w:link w:val="TitelZeichen"/>
    <w:uiPriority w:val="10"/>
    <w:qFormat/>
    <w:rsid w:val="005930DF"/>
    <w:pPr>
      <w:spacing w:before="100" w:beforeAutospacing="1" w:after="100" w:afterAutospacing="1"/>
    </w:pPr>
    <w:rPr>
      <w:rFonts w:ascii="Times" w:hAnsi="Times"/>
      <w:sz w:val="20"/>
      <w:lang w:val="x-none" w:eastAsia="x-none"/>
    </w:rPr>
  </w:style>
  <w:style w:type="character" w:customStyle="1" w:styleId="TitelZeichen">
    <w:name w:val="Titel Zeichen"/>
    <w:aliases w:val="title Zeichen"/>
    <w:basedOn w:val="Absatzstandardschriftart"/>
    <w:link w:val="Titel"/>
    <w:uiPriority w:val="10"/>
    <w:rsid w:val="005930DF"/>
    <w:rPr>
      <w:rFonts w:ascii="Times" w:eastAsia="Times New Roman" w:hAnsi="Times" w:cs="Times New Roman"/>
      <w:sz w:val="20"/>
      <w:szCs w:val="20"/>
      <w:lang w:val="x-none" w:eastAsia="x-none"/>
    </w:rPr>
  </w:style>
  <w:style w:type="paragraph" w:customStyle="1" w:styleId="desc">
    <w:name w:val="desc"/>
    <w:basedOn w:val="Standard"/>
    <w:rsid w:val="005930DF"/>
    <w:pPr>
      <w:spacing w:before="100" w:beforeAutospacing="1" w:after="100" w:afterAutospacing="1"/>
    </w:pPr>
    <w:rPr>
      <w:rFonts w:ascii="Times" w:hAnsi="Times"/>
      <w:sz w:val="20"/>
      <w:lang w:val="en-US" w:eastAsia="en-US"/>
    </w:rPr>
  </w:style>
  <w:style w:type="paragraph" w:customStyle="1" w:styleId="details">
    <w:name w:val="details"/>
    <w:basedOn w:val="Standard"/>
    <w:rsid w:val="005930DF"/>
    <w:pPr>
      <w:spacing w:before="100" w:beforeAutospacing="1" w:after="100" w:afterAutospacing="1"/>
    </w:pPr>
    <w:rPr>
      <w:rFonts w:ascii="Times" w:hAnsi="Times"/>
      <w:sz w:val="20"/>
      <w:lang w:val="en-US" w:eastAsia="en-US"/>
    </w:rPr>
  </w:style>
  <w:style w:type="character" w:customStyle="1" w:styleId="jrnl">
    <w:name w:val="jrnl"/>
    <w:rsid w:val="005930DF"/>
  </w:style>
  <w:style w:type="character" w:styleId="GesichteterLink">
    <w:name w:val="FollowedHyperlink"/>
    <w:uiPriority w:val="99"/>
    <w:semiHidden/>
    <w:unhideWhenUsed/>
    <w:rsid w:val="005930DF"/>
    <w:rPr>
      <w:color w:val="800080"/>
      <w:u w:val="single"/>
    </w:rPr>
  </w:style>
  <w:style w:type="paragraph" w:customStyle="1" w:styleId="MediumList2-Accent21">
    <w:name w:val="Medium List 2 - Accent 21"/>
    <w:hidden/>
    <w:uiPriority w:val="99"/>
    <w:semiHidden/>
    <w:rsid w:val="005930DF"/>
    <w:rPr>
      <w:rFonts w:ascii="Times New Roman" w:eastAsia="Times New Roman" w:hAnsi="Times New Roman" w:cs="Times New Roman"/>
      <w:szCs w:val="20"/>
    </w:rPr>
  </w:style>
  <w:style w:type="table" w:styleId="Tabellenraster">
    <w:name w:val="Table Grid"/>
    <w:basedOn w:val="NormaleTabelle"/>
    <w:uiPriority w:val="59"/>
    <w:rsid w:val="005930DF"/>
    <w:rPr>
      <w:rFonts w:ascii="Cambria" w:eastAsia="MS Mincho" w:hAnsi="Cambria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olorfulShading-Accent11">
    <w:name w:val="Colorful Shading - Accent 11"/>
    <w:hidden/>
    <w:uiPriority w:val="99"/>
    <w:semiHidden/>
    <w:rsid w:val="005930DF"/>
    <w:rPr>
      <w:rFonts w:ascii="Times New Roman" w:eastAsia="Times New Roman" w:hAnsi="Times New Roman" w:cs="Times New Roman"/>
      <w:szCs w:val="20"/>
    </w:rPr>
  </w:style>
  <w:style w:type="paragraph" w:styleId="Bearbeitung">
    <w:name w:val="Revision"/>
    <w:hidden/>
    <w:uiPriority w:val="99"/>
    <w:rsid w:val="005930DF"/>
    <w:rPr>
      <w:rFonts w:ascii="Times New Roman" w:eastAsia="Times New Roman" w:hAnsi="Times New Roman" w:cs="Times New Roman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uiPriority="0"/>
    <w:lsdException w:name="index 2" w:uiPriority="0"/>
    <w:lsdException w:name="index 3" w:uiPriority="0"/>
    <w:lsdException w:name="index 4" w:uiPriority="0"/>
    <w:lsdException w:name="index 5" w:uiPriority="0"/>
    <w:lsdException w:name="index 6" w:uiPriority="0"/>
    <w:lsdException w:name="index 7" w:uiPriority="0"/>
    <w:lsdException w:name="index 8" w:uiPriority="0"/>
    <w:lsdException w:name="index 9" w:uiPriority="0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index heading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Body Text Indent" w:uiPriority="0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1D355D"/>
    <w:rPr>
      <w:rFonts w:ascii="Times New Roman" w:eastAsia="Times New Roman" w:hAnsi="Times New Roman" w:cs="Times New Roman"/>
      <w:szCs w:val="20"/>
    </w:rPr>
  </w:style>
  <w:style w:type="paragraph" w:styleId="berschrift1">
    <w:name w:val="heading 1"/>
    <w:basedOn w:val="Standard"/>
    <w:link w:val="berschrift1Zeichen"/>
    <w:uiPriority w:val="9"/>
    <w:qFormat/>
    <w:rsid w:val="005930DF"/>
    <w:pPr>
      <w:spacing w:before="100" w:beforeAutospacing="1" w:after="100" w:afterAutospacing="1"/>
      <w:outlineLvl w:val="0"/>
    </w:pPr>
    <w:rPr>
      <w:rFonts w:ascii="Times" w:hAnsi="Times"/>
      <w:b/>
      <w:bCs/>
      <w:kern w:val="36"/>
      <w:sz w:val="48"/>
      <w:szCs w:val="48"/>
      <w:lang w:val="en-US" w:eastAsia="en-US"/>
    </w:rPr>
  </w:style>
  <w:style w:type="character" w:default="1" w:styleId="Absatz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EndNoteBibliography">
    <w:name w:val="EndNote Bibliography"/>
    <w:basedOn w:val="Standard"/>
    <w:rsid w:val="001D355D"/>
    <w:pPr>
      <w:jc w:val="both"/>
    </w:pPr>
  </w:style>
  <w:style w:type="paragraph" w:customStyle="1" w:styleId="EndNoteBibliographyTitle">
    <w:name w:val="EndNote Bibliography Title"/>
    <w:basedOn w:val="Standard"/>
    <w:rsid w:val="007932B3"/>
    <w:pPr>
      <w:framePr w:hSpace="141" w:wrap="around" w:vAnchor="page" w:hAnchor="page" w:x="1063" w:y="2318"/>
      <w:jc w:val="center"/>
    </w:pPr>
  </w:style>
  <w:style w:type="character" w:styleId="Link">
    <w:name w:val="Hyperlink"/>
    <w:basedOn w:val="Absatzstandardschriftart"/>
    <w:unhideWhenUsed/>
    <w:rsid w:val="007932B3"/>
    <w:rPr>
      <w:color w:val="0000FF" w:themeColor="hyperlink"/>
      <w:u w:val="single"/>
    </w:rPr>
  </w:style>
  <w:style w:type="paragraph" w:styleId="Textkrpereinzug">
    <w:name w:val="Body Text Indent"/>
    <w:basedOn w:val="Standard"/>
    <w:link w:val="TextkrpereinzugZeichen"/>
    <w:rsid w:val="007932B3"/>
    <w:rPr>
      <w:szCs w:val="24"/>
      <w:lang w:val="en-US"/>
    </w:rPr>
  </w:style>
  <w:style w:type="character" w:customStyle="1" w:styleId="TextkrpereinzugZeichen">
    <w:name w:val="Textkörpereinzug Zeichen"/>
    <w:basedOn w:val="Absatzstandardschriftart"/>
    <w:link w:val="Textkrpereinzug"/>
    <w:rsid w:val="007932B3"/>
    <w:rPr>
      <w:rFonts w:ascii="Times New Roman" w:eastAsia="Times New Roman" w:hAnsi="Times New Roman" w:cs="Times New Roman"/>
      <w:lang w:val="en-US"/>
    </w:rPr>
  </w:style>
  <w:style w:type="character" w:customStyle="1" w:styleId="berschrift1Zeichen">
    <w:name w:val="Überschrift 1 Zeichen"/>
    <w:basedOn w:val="Absatzstandardschriftart"/>
    <w:link w:val="berschrift1"/>
    <w:uiPriority w:val="9"/>
    <w:rsid w:val="005930DF"/>
    <w:rPr>
      <w:rFonts w:ascii="Times" w:eastAsia="Times New Roman" w:hAnsi="Times" w:cs="Times New Roman"/>
      <w:b/>
      <w:bCs/>
      <w:kern w:val="36"/>
      <w:sz w:val="48"/>
      <w:szCs w:val="48"/>
      <w:lang w:val="en-US" w:eastAsia="en-US"/>
    </w:rPr>
  </w:style>
  <w:style w:type="paragraph" w:styleId="Index1">
    <w:name w:val="index 1"/>
    <w:basedOn w:val="Standard"/>
    <w:next w:val="Standard"/>
    <w:autoRedefine/>
    <w:semiHidden/>
    <w:rsid w:val="005930DF"/>
    <w:pPr>
      <w:ind w:left="240" w:hanging="240"/>
    </w:pPr>
  </w:style>
  <w:style w:type="paragraph" w:styleId="Index2">
    <w:name w:val="index 2"/>
    <w:basedOn w:val="Standard"/>
    <w:next w:val="Standard"/>
    <w:autoRedefine/>
    <w:semiHidden/>
    <w:rsid w:val="005930DF"/>
    <w:pPr>
      <w:ind w:left="480" w:hanging="240"/>
    </w:pPr>
  </w:style>
  <w:style w:type="paragraph" w:styleId="Index3">
    <w:name w:val="index 3"/>
    <w:basedOn w:val="Standard"/>
    <w:next w:val="Standard"/>
    <w:autoRedefine/>
    <w:semiHidden/>
    <w:rsid w:val="005930DF"/>
    <w:pPr>
      <w:ind w:left="720" w:hanging="240"/>
    </w:pPr>
  </w:style>
  <w:style w:type="paragraph" w:styleId="Index4">
    <w:name w:val="index 4"/>
    <w:basedOn w:val="Standard"/>
    <w:next w:val="Standard"/>
    <w:autoRedefine/>
    <w:semiHidden/>
    <w:rsid w:val="005930DF"/>
    <w:pPr>
      <w:ind w:left="960" w:hanging="240"/>
    </w:pPr>
  </w:style>
  <w:style w:type="paragraph" w:styleId="Index5">
    <w:name w:val="index 5"/>
    <w:basedOn w:val="Standard"/>
    <w:next w:val="Standard"/>
    <w:autoRedefine/>
    <w:semiHidden/>
    <w:rsid w:val="005930DF"/>
    <w:pPr>
      <w:ind w:left="1200" w:hanging="240"/>
    </w:pPr>
  </w:style>
  <w:style w:type="paragraph" w:styleId="Index6">
    <w:name w:val="index 6"/>
    <w:basedOn w:val="Standard"/>
    <w:next w:val="Standard"/>
    <w:autoRedefine/>
    <w:semiHidden/>
    <w:rsid w:val="005930DF"/>
    <w:pPr>
      <w:ind w:left="1440" w:hanging="240"/>
    </w:pPr>
  </w:style>
  <w:style w:type="paragraph" w:styleId="Index7">
    <w:name w:val="index 7"/>
    <w:basedOn w:val="Standard"/>
    <w:next w:val="Standard"/>
    <w:autoRedefine/>
    <w:semiHidden/>
    <w:rsid w:val="005930DF"/>
    <w:pPr>
      <w:ind w:left="1680" w:hanging="240"/>
    </w:pPr>
  </w:style>
  <w:style w:type="paragraph" w:styleId="Index8">
    <w:name w:val="index 8"/>
    <w:basedOn w:val="Standard"/>
    <w:next w:val="Standard"/>
    <w:autoRedefine/>
    <w:semiHidden/>
    <w:rsid w:val="005930DF"/>
    <w:pPr>
      <w:ind w:left="1920" w:hanging="240"/>
    </w:pPr>
  </w:style>
  <w:style w:type="paragraph" w:styleId="Index9">
    <w:name w:val="index 9"/>
    <w:basedOn w:val="Standard"/>
    <w:next w:val="Standard"/>
    <w:autoRedefine/>
    <w:semiHidden/>
    <w:rsid w:val="005930DF"/>
    <w:pPr>
      <w:ind w:left="2160" w:hanging="240"/>
    </w:pPr>
  </w:style>
  <w:style w:type="paragraph" w:styleId="Indexberschrift">
    <w:name w:val="index heading"/>
    <w:basedOn w:val="Standard"/>
    <w:next w:val="Index1"/>
    <w:semiHidden/>
    <w:rsid w:val="005930DF"/>
  </w:style>
  <w:style w:type="paragraph" w:styleId="Sprechblasentext">
    <w:name w:val="Balloon Text"/>
    <w:basedOn w:val="Standard"/>
    <w:link w:val="SprechblasentextZeichen"/>
    <w:uiPriority w:val="99"/>
    <w:semiHidden/>
    <w:rsid w:val="005930DF"/>
    <w:rPr>
      <w:rFonts w:ascii="Lucida Grande" w:hAnsi="Lucida Grande"/>
      <w:sz w:val="18"/>
      <w:szCs w:val="18"/>
    </w:rPr>
  </w:style>
  <w:style w:type="character" w:customStyle="1" w:styleId="SprechblasentextZeichen">
    <w:name w:val="Sprechblasentext Zeichen"/>
    <w:basedOn w:val="Absatzstandardschriftart"/>
    <w:link w:val="Sprechblasentext"/>
    <w:uiPriority w:val="99"/>
    <w:semiHidden/>
    <w:rsid w:val="005930DF"/>
    <w:rPr>
      <w:rFonts w:ascii="Lucida Grande" w:eastAsia="Times New Roman" w:hAnsi="Lucida Grande" w:cs="Times New Roman"/>
      <w:sz w:val="18"/>
      <w:szCs w:val="18"/>
    </w:rPr>
  </w:style>
  <w:style w:type="character" w:styleId="Kommentarzeichen">
    <w:name w:val="annotation reference"/>
    <w:uiPriority w:val="99"/>
    <w:semiHidden/>
    <w:rsid w:val="005930DF"/>
    <w:rPr>
      <w:sz w:val="18"/>
    </w:rPr>
  </w:style>
  <w:style w:type="paragraph" w:styleId="Kommentartext">
    <w:name w:val="annotation text"/>
    <w:basedOn w:val="Standard"/>
    <w:link w:val="KommentartextZeichen"/>
    <w:uiPriority w:val="99"/>
    <w:semiHidden/>
    <w:rsid w:val="005930DF"/>
    <w:rPr>
      <w:szCs w:val="24"/>
    </w:rPr>
  </w:style>
  <w:style w:type="character" w:customStyle="1" w:styleId="KommentartextZeichen">
    <w:name w:val="Kommentartext Zeichen"/>
    <w:basedOn w:val="Absatzstandardschriftart"/>
    <w:link w:val="Kommentartext"/>
    <w:uiPriority w:val="99"/>
    <w:semiHidden/>
    <w:rsid w:val="005930DF"/>
    <w:rPr>
      <w:rFonts w:ascii="Times New Roman" w:eastAsia="Times New Roman" w:hAnsi="Times New Roman" w:cs="Times New Roman"/>
    </w:rPr>
  </w:style>
  <w:style w:type="paragraph" w:styleId="Kommentarthema">
    <w:name w:val="annotation subject"/>
    <w:basedOn w:val="Kommentartext"/>
    <w:next w:val="Kommentartext"/>
    <w:link w:val="KommentarthemaZeichen"/>
    <w:uiPriority w:val="99"/>
    <w:semiHidden/>
    <w:rsid w:val="005930DF"/>
    <w:rPr>
      <w:szCs w:val="20"/>
    </w:rPr>
  </w:style>
  <w:style w:type="character" w:customStyle="1" w:styleId="KommentarthemaZeichen">
    <w:name w:val="Kommentarthema Zeichen"/>
    <w:basedOn w:val="KommentartextZeichen"/>
    <w:link w:val="Kommentarthema"/>
    <w:uiPriority w:val="99"/>
    <w:semiHidden/>
    <w:rsid w:val="005930DF"/>
    <w:rPr>
      <w:rFonts w:ascii="Times New Roman" w:eastAsia="Times New Roman" w:hAnsi="Times New Roman" w:cs="Times New Roman"/>
      <w:szCs w:val="20"/>
    </w:rPr>
  </w:style>
  <w:style w:type="paragraph" w:styleId="Textkrper">
    <w:name w:val="Body Text"/>
    <w:basedOn w:val="Standard"/>
    <w:link w:val="TextkrperZeichen"/>
    <w:rsid w:val="005930DF"/>
    <w:rPr>
      <w:sz w:val="28"/>
      <w:lang w:val="en-US"/>
    </w:rPr>
  </w:style>
  <w:style w:type="character" w:customStyle="1" w:styleId="TextkrperZeichen">
    <w:name w:val="Textkörper Zeichen"/>
    <w:basedOn w:val="Absatzstandardschriftart"/>
    <w:link w:val="Textkrper"/>
    <w:rsid w:val="005930DF"/>
    <w:rPr>
      <w:rFonts w:ascii="Times New Roman" w:eastAsia="Times New Roman" w:hAnsi="Times New Roman" w:cs="Times New Roman"/>
      <w:sz w:val="28"/>
      <w:szCs w:val="20"/>
      <w:lang w:val="en-US"/>
    </w:rPr>
  </w:style>
  <w:style w:type="paragraph" w:customStyle="1" w:styleId="Standa">
    <w:name w:val="Standa"/>
    <w:rsid w:val="005930DF"/>
    <w:rPr>
      <w:rFonts w:ascii="Times New Roman" w:eastAsia="Times New Roman" w:hAnsi="Times New Roman" w:cs="Times New Roman"/>
      <w:szCs w:val="20"/>
      <w:lang w:bidi="de-DE"/>
    </w:rPr>
  </w:style>
  <w:style w:type="paragraph" w:customStyle="1" w:styleId="Textkrpe">
    <w:name w:val="Textkörpe"/>
    <w:basedOn w:val="Standa"/>
    <w:rsid w:val="005930DF"/>
    <w:rPr>
      <w:sz w:val="28"/>
      <w:lang w:val="en-US"/>
    </w:rPr>
  </w:style>
  <w:style w:type="paragraph" w:customStyle="1" w:styleId="Standa1">
    <w:name w:val="Standa1"/>
    <w:rsid w:val="005930DF"/>
    <w:rPr>
      <w:rFonts w:ascii="Times New Roman" w:eastAsia="Times New Roman" w:hAnsi="Times New Roman" w:cs="Times New Roman"/>
      <w:szCs w:val="20"/>
      <w:lang w:bidi="de-DE"/>
    </w:rPr>
  </w:style>
  <w:style w:type="paragraph" w:customStyle="1" w:styleId="Textkrpe0">
    <w:name w:val="Textk_rpe"/>
    <w:basedOn w:val="Standa1"/>
    <w:rsid w:val="005930DF"/>
    <w:rPr>
      <w:sz w:val="28"/>
      <w:lang w:val="en-US"/>
    </w:rPr>
  </w:style>
  <w:style w:type="paragraph" w:customStyle="1" w:styleId="FarbigeSchattierung-Akzent11">
    <w:name w:val="Farbige Schattierung - Akzent 11"/>
    <w:hidden/>
    <w:uiPriority w:val="99"/>
    <w:semiHidden/>
    <w:rsid w:val="005930DF"/>
    <w:rPr>
      <w:rFonts w:ascii="Times New Roman" w:eastAsia="Times New Roman" w:hAnsi="Times New Roman" w:cs="Times New Roman"/>
      <w:szCs w:val="20"/>
    </w:rPr>
  </w:style>
  <w:style w:type="paragraph" w:styleId="Fuzeile">
    <w:name w:val="footer"/>
    <w:basedOn w:val="Standard"/>
    <w:link w:val="FuzeileZeichen"/>
    <w:uiPriority w:val="99"/>
    <w:unhideWhenUsed/>
    <w:rsid w:val="005930DF"/>
    <w:pPr>
      <w:tabs>
        <w:tab w:val="center" w:pos="4536"/>
        <w:tab w:val="right" w:pos="9072"/>
      </w:tabs>
    </w:pPr>
    <w:rPr>
      <w:lang w:val="x-none" w:eastAsia="x-none"/>
    </w:rPr>
  </w:style>
  <w:style w:type="character" w:customStyle="1" w:styleId="FuzeileZeichen">
    <w:name w:val="Fußzeile Zeichen"/>
    <w:basedOn w:val="Absatzstandardschriftart"/>
    <w:link w:val="Fuzeile"/>
    <w:uiPriority w:val="99"/>
    <w:rsid w:val="005930DF"/>
    <w:rPr>
      <w:rFonts w:ascii="Times New Roman" w:eastAsia="Times New Roman" w:hAnsi="Times New Roman" w:cs="Times New Roman"/>
      <w:szCs w:val="20"/>
      <w:lang w:val="x-none" w:eastAsia="x-none"/>
    </w:rPr>
  </w:style>
  <w:style w:type="character" w:styleId="Seitenzahl">
    <w:name w:val="page number"/>
    <w:basedOn w:val="Absatzstandardschriftart"/>
    <w:uiPriority w:val="99"/>
    <w:semiHidden/>
    <w:unhideWhenUsed/>
    <w:rsid w:val="005930DF"/>
  </w:style>
  <w:style w:type="paragraph" w:styleId="Kopfzeile">
    <w:name w:val="header"/>
    <w:basedOn w:val="Standard"/>
    <w:link w:val="KopfzeileZeichen"/>
    <w:uiPriority w:val="99"/>
    <w:unhideWhenUsed/>
    <w:rsid w:val="005930DF"/>
    <w:pPr>
      <w:tabs>
        <w:tab w:val="center" w:pos="4536"/>
        <w:tab w:val="right" w:pos="9072"/>
      </w:tabs>
    </w:pPr>
    <w:rPr>
      <w:lang w:val="x-none" w:eastAsia="x-none"/>
    </w:rPr>
  </w:style>
  <w:style w:type="character" w:customStyle="1" w:styleId="KopfzeileZeichen">
    <w:name w:val="Kopfzeile Zeichen"/>
    <w:basedOn w:val="Absatzstandardschriftart"/>
    <w:link w:val="Kopfzeile"/>
    <w:uiPriority w:val="99"/>
    <w:rsid w:val="005930DF"/>
    <w:rPr>
      <w:rFonts w:ascii="Times New Roman" w:eastAsia="Times New Roman" w:hAnsi="Times New Roman" w:cs="Times New Roman"/>
      <w:szCs w:val="20"/>
      <w:lang w:val="x-none" w:eastAsia="x-none"/>
    </w:rPr>
  </w:style>
  <w:style w:type="paragraph" w:customStyle="1" w:styleId="MediumGrid2-Accent11">
    <w:name w:val="Medium Grid 2 - Accent 11"/>
    <w:link w:val="MediumGrid2-Accent1Char"/>
    <w:qFormat/>
    <w:rsid w:val="005930DF"/>
    <w:rPr>
      <w:rFonts w:ascii="PMingLiU" w:eastAsia="MS Mincho" w:hAnsi="PMingLiU" w:cs="Times New Roman"/>
      <w:sz w:val="22"/>
      <w:szCs w:val="22"/>
      <w:lang w:val="en-US" w:eastAsia="en-US"/>
    </w:rPr>
  </w:style>
  <w:style w:type="character" w:customStyle="1" w:styleId="MediumGrid2-Accent1Char">
    <w:name w:val="Medium Grid 2 - Accent 1 Char"/>
    <w:link w:val="MediumGrid2-Accent11"/>
    <w:rsid w:val="005930DF"/>
    <w:rPr>
      <w:rFonts w:ascii="PMingLiU" w:eastAsia="MS Mincho" w:hAnsi="PMingLiU" w:cs="Times New Roman"/>
      <w:sz w:val="22"/>
      <w:szCs w:val="22"/>
      <w:lang w:val="en-US" w:eastAsia="en-US"/>
    </w:rPr>
  </w:style>
  <w:style w:type="paragraph" w:styleId="StandardWeb">
    <w:name w:val="Normal (Web)"/>
    <w:basedOn w:val="Standard"/>
    <w:uiPriority w:val="99"/>
    <w:semiHidden/>
    <w:unhideWhenUsed/>
    <w:rsid w:val="005930DF"/>
    <w:rPr>
      <w:szCs w:val="24"/>
    </w:rPr>
  </w:style>
  <w:style w:type="paragraph" w:styleId="Titel">
    <w:name w:val="Title"/>
    <w:aliases w:val="title"/>
    <w:basedOn w:val="Standard"/>
    <w:link w:val="TitelZeichen"/>
    <w:uiPriority w:val="10"/>
    <w:qFormat/>
    <w:rsid w:val="005930DF"/>
    <w:pPr>
      <w:spacing w:before="100" w:beforeAutospacing="1" w:after="100" w:afterAutospacing="1"/>
    </w:pPr>
    <w:rPr>
      <w:rFonts w:ascii="Times" w:hAnsi="Times"/>
      <w:sz w:val="20"/>
      <w:lang w:val="x-none" w:eastAsia="x-none"/>
    </w:rPr>
  </w:style>
  <w:style w:type="character" w:customStyle="1" w:styleId="TitelZeichen">
    <w:name w:val="Titel Zeichen"/>
    <w:aliases w:val="title Zeichen"/>
    <w:basedOn w:val="Absatzstandardschriftart"/>
    <w:link w:val="Titel"/>
    <w:uiPriority w:val="10"/>
    <w:rsid w:val="005930DF"/>
    <w:rPr>
      <w:rFonts w:ascii="Times" w:eastAsia="Times New Roman" w:hAnsi="Times" w:cs="Times New Roman"/>
      <w:sz w:val="20"/>
      <w:szCs w:val="20"/>
      <w:lang w:val="x-none" w:eastAsia="x-none"/>
    </w:rPr>
  </w:style>
  <w:style w:type="paragraph" w:customStyle="1" w:styleId="desc">
    <w:name w:val="desc"/>
    <w:basedOn w:val="Standard"/>
    <w:rsid w:val="005930DF"/>
    <w:pPr>
      <w:spacing w:before="100" w:beforeAutospacing="1" w:after="100" w:afterAutospacing="1"/>
    </w:pPr>
    <w:rPr>
      <w:rFonts w:ascii="Times" w:hAnsi="Times"/>
      <w:sz w:val="20"/>
      <w:lang w:val="en-US" w:eastAsia="en-US"/>
    </w:rPr>
  </w:style>
  <w:style w:type="paragraph" w:customStyle="1" w:styleId="details">
    <w:name w:val="details"/>
    <w:basedOn w:val="Standard"/>
    <w:rsid w:val="005930DF"/>
    <w:pPr>
      <w:spacing w:before="100" w:beforeAutospacing="1" w:after="100" w:afterAutospacing="1"/>
    </w:pPr>
    <w:rPr>
      <w:rFonts w:ascii="Times" w:hAnsi="Times"/>
      <w:sz w:val="20"/>
      <w:lang w:val="en-US" w:eastAsia="en-US"/>
    </w:rPr>
  </w:style>
  <w:style w:type="character" w:customStyle="1" w:styleId="jrnl">
    <w:name w:val="jrnl"/>
    <w:rsid w:val="005930DF"/>
  </w:style>
  <w:style w:type="character" w:styleId="GesichteterLink">
    <w:name w:val="FollowedHyperlink"/>
    <w:uiPriority w:val="99"/>
    <w:semiHidden/>
    <w:unhideWhenUsed/>
    <w:rsid w:val="005930DF"/>
    <w:rPr>
      <w:color w:val="800080"/>
      <w:u w:val="single"/>
    </w:rPr>
  </w:style>
  <w:style w:type="paragraph" w:customStyle="1" w:styleId="MediumList2-Accent21">
    <w:name w:val="Medium List 2 - Accent 21"/>
    <w:hidden/>
    <w:uiPriority w:val="99"/>
    <w:semiHidden/>
    <w:rsid w:val="005930DF"/>
    <w:rPr>
      <w:rFonts w:ascii="Times New Roman" w:eastAsia="Times New Roman" w:hAnsi="Times New Roman" w:cs="Times New Roman"/>
      <w:szCs w:val="20"/>
    </w:rPr>
  </w:style>
  <w:style w:type="table" w:styleId="Tabellenraster">
    <w:name w:val="Table Grid"/>
    <w:basedOn w:val="NormaleTabelle"/>
    <w:uiPriority w:val="59"/>
    <w:rsid w:val="005930DF"/>
    <w:rPr>
      <w:rFonts w:ascii="Cambria" w:eastAsia="MS Mincho" w:hAnsi="Cambria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olorfulShading-Accent11">
    <w:name w:val="Colorful Shading - Accent 11"/>
    <w:hidden/>
    <w:uiPriority w:val="99"/>
    <w:semiHidden/>
    <w:rsid w:val="005930DF"/>
    <w:rPr>
      <w:rFonts w:ascii="Times New Roman" w:eastAsia="Times New Roman" w:hAnsi="Times New Roman" w:cs="Times New Roman"/>
      <w:szCs w:val="20"/>
    </w:rPr>
  </w:style>
  <w:style w:type="paragraph" w:styleId="Bearbeitung">
    <w:name w:val="Revision"/>
    <w:hidden/>
    <w:uiPriority w:val="99"/>
    <w:rsid w:val="005930DF"/>
    <w:rPr>
      <w:rFonts w:ascii="Times New Roman" w:eastAsia="Times New Roman" w:hAnsi="Times New Roman" w:cs="Times New Roman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3960</Words>
  <Characters>24953</Characters>
  <Application>Microsoft Macintosh Word</Application>
  <DocSecurity>0</DocSecurity>
  <Lines>207</Lines>
  <Paragraphs>57</Paragraphs>
  <ScaleCrop>false</ScaleCrop>
  <Company>Univerity Zurich</Company>
  <LinksUpToDate>false</LinksUpToDate>
  <CharactersWithSpaces>2885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-K. Rechenberg</dc:creator>
  <cp:keywords/>
  <dc:description/>
  <cp:lastModifiedBy>Dan-K. Rechenberg</cp:lastModifiedBy>
  <cp:revision>27</cp:revision>
  <cp:lastPrinted>2016-11-08T15:49:00Z</cp:lastPrinted>
  <dcterms:created xsi:type="dcterms:W3CDTF">2016-06-08T12:56:00Z</dcterms:created>
  <dcterms:modified xsi:type="dcterms:W3CDTF">2016-11-16T15:09:00Z</dcterms:modified>
</cp:coreProperties>
</file>